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1937F925"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w:t>
      </w:r>
      <w:r w:rsidR="0009396D">
        <w:rPr>
          <w:rFonts w:ascii="Calibri" w:hAnsi="Calibri" w:cs="Calibri"/>
        </w:rPr>
        <w:t>95%</w:t>
      </w:r>
      <w:r w:rsidR="0009396D">
        <w:rPr>
          <w:rFonts w:ascii="Calibri" w:hAnsi="Calibri" w:cs="Calibri"/>
        </w:rPr>
        <w:t>-</w:t>
      </w:r>
      <w:r w:rsidR="0009396D">
        <w:rPr>
          <w:rFonts w:ascii="Calibri" w:hAnsi="Calibri" w:cs="Calibri"/>
        </w:rPr>
        <w:t xml:space="preserve">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50FD6F5A" w14:textId="4C0C750F"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5726B9">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d":{"date-parts":[["2020"]]},"publisher":"Lancet Publishing Group","title":"Fewer cancer diagnoses during the COVID-19 epidemic in the Netherlands","type":"article"},"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F2A301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6AF3F816" w:rsidR="256137A7"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7C1EE4AF" w14:textId="1902926F" w:rsidR="005726B9" w:rsidRPr="00C2764C" w:rsidRDefault="00E04D5D" w:rsidP="005726B9">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5726B9"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5726B9" w:rsidRPr="00C2764C">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reality, however,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5726B9" w:rsidRPr="00C2764C">
        <w:rPr>
          <w:rFonts w:ascii="Calibri" w:hAnsi="Calibri" w:cs="Calibri"/>
        </w:rPr>
        <w:t>fields</w:t>
      </w:r>
      <w:r w:rsidR="005726B9">
        <w:rPr>
          <w:rFonts w:ascii="Calibri" w:hAnsi="Calibri" w:cs="Calibri"/>
        </w:rPr>
        <w:t>.</w:t>
      </w:r>
      <w:r w:rsidR="005726B9" w:rsidRPr="00C2764C">
        <w:rPr>
          <w:rFonts w:ascii="Calibri" w:hAnsi="Calibri" w:cs="Calibri"/>
        </w:rPr>
        <w:fldChar w:fldCharType="begin" w:fldLock="1"/>
      </w:r>
      <w:r w:rsidR="004B008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5726B9" w:rsidRPr="005726B9">
        <w:rPr>
          <w:rFonts w:ascii="Calibri" w:hAnsi="Calibri" w:cs="Calibri"/>
          <w:noProof/>
          <w:vertAlign w:val="superscript"/>
        </w:rPr>
        <w:t>12</w:t>
      </w:r>
      <w:r w:rsidR="005726B9" w:rsidRPr="00C2764C">
        <w:rPr>
          <w:rFonts w:ascii="Calibri" w:hAnsi="Calibri" w:cs="Calibri"/>
        </w:rPr>
        <w:fldChar w:fldCharType="end"/>
      </w:r>
      <w:r w:rsidR="005726B9">
        <w:rPr>
          <w:rFonts w:ascii="Calibri" w:hAnsi="Calibri" w:cs="Calibri"/>
        </w:rPr>
        <w:t xml:space="preserve"> </w:t>
      </w:r>
      <w:r w:rsidR="005726B9">
        <w:rPr>
          <w:rFonts w:ascii="Calibri" w:hAnsi="Calibri" w:cs="Calibri"/>
        </w:rPr>
        <w:t xml:space="preserve">Unfortunately, </w:t>
      </w:r>
      <w:r w:rsidR="005726B9" w:rsidRPr="00C2764C">
        <w:rPr>
          <w:rFonts w:ascii="Calibri" w:hAnsi="Calibri" w:cs="Calibri"/>
        </w:rPr>
        <w:t xml:space="preserve">it is known that </w:t>
      </w:r>
      <w:r w:rsidR="005726B9">
        <w:rPr>
          <w:rFonts w:ascii="Calibri" w:hAnsi="Calibri" w:cs="Calibri"/>
        </w:rPr>
        <w:t xml:space="preserve">th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is low</w:t>
      </w:r>
      <w:r w:rsidR="005726B9">
        <w:rPr>
          <w:rFonts w:ascii="Calibri" w:hAnsi="Calibri" w:cs="Calibri"/>
        </w:rPr>
        <w:t xml:space="preserve"> between experts</w:t>
      </w:r>
      <w:r w:rsidR="005726B9" w:rsidRPr="00C2764C">
        <w:rPr>
          <w:rFonts w:ascii="Calibri" w:hAnsi="Calibri" w:cs="Calibri"/>
        </w:rPr>
        <w:t>.</w:t>
      </w:r>
      <w:r w:rsidR="005726B9" w:rsidRPr="00C2764C">
        <w:rPr>
          <w:rFonts w:ascii="Calibri" w:hAnsi="Calibri" w:cs="Calibri"/>
        </w:rPr>
        <w:fldChar w:fldCharType="begin" w:fldLock="1"/>
      </w:r>
      <w:r w:rsidR="004B008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3&lt;/sup&gt;","plainTextFormattedCitation":"13","previouslyFormattedCitation":"&lt;sup&gt;13&lt;/sup&gt;"},"properties":{"noteIndex":0},"schema":"https://github.com/citation-style-language/schema/raw/master/csl-citation.json"}</w:instrText>
      </w:r>
      <w:r w:rsidR="005726B9" w:rsidRPr="00C2764C">
        <w:rPr>
          <w:rFonts w:ascii="Calibri" w:hAnsi="Calibri" w:cs="Calibri"/>
        </w:rPr>
        <w:fldChar w:fldCharType="separate"/>
      </w:r>
      <w:r w:rsidR="005726B9" w:rsidRPr="005726B9">
        <w:rPr>
          <w:rFonts w:ascii="Calibri" w:hAnsi="Calibri" w:cs="Calibri"/>
          <w:noProof/>
          <w:vertAlign w:val="superscript"/>
        </w:rPr>
        <w:t>13</w:t>
      </w:r>
      <w:r w:rsidR="005726B9" w:rsidRPr="00C2764C">
        <w:rPr>
          <w:rFonts w:ascii="Calibri" w:hAnsi="Calibri" w:cs="Calibri"/>
        </w:rPr>
        <w:fldChar w:fldCharType="end"/>
      </w:r>
      <w:r w:rsidR="005726B9" w:rsidRPr="00C2764C">
        <w:rPr>
          <w:rFonts w:ascii="Calibri" w:hAnsi="Calibri" w:cs="Calibri"/>
        </w:rPr>
        <w:t xml:space="preserve"> Additionally, prioritization across different disciplines is complicated by the high degree of specialization in modern medicine. </w:t>
      </w:r>
    </w:p>
    <w:p w14:paraId="2EA5DD26" w14:textId="77777777" w:rsidR="00404879" w:rsidRDefault="00404879" w:rsidP="00153762">
      <w:pPr>
        <w:spacing w:line="276" w:lineRule="auto"/>
        <w:rPr>
          <w:rFonts w:ascii="Calibri" w:eastAsiaTheme="minorEastAsia" w:hAnsi="Calibri" w:cs="Calibri"/>
        </w:rPr>
      </w:pPr>
    </w:p>
    <w:p w14:paraId="4961370D" w14:textId="1D1A46C2"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4B008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4–18&lt;/sup&gt;","plainTextFormattedCitation":"14–18","previouslyFormattedCitation":"&lt;sup&gt;14–18&lt;/sup&gt;"},"properties":{"noteIndex":0},"schema":"https://github.com/citation-style-language/schema/raw/master/csl-citation.json"}</w:instrText>
      </w:r>
      <w:r w:rsidR="00516760" w:rsidRPr="00C2764C">
        <w:rPr>
          <w:rFonts w:ascii="Calibri" w:eastAsiaTheme="minorEastAsia" w:hAnsi="Calibri" w:cs="Calibri"/>
        </w:rPr>
        <w:fldChar w:fldCharType="separate"/>
      </w:r>
      <w:r w:rsidR="005726B9" w:rsidRPr="005726B9">
        <w:rPr>
          <w:rFonts w:ascii="Calibri" w:eastAsiaTheme="minorEastAsia" w:hAnsi="Calibri" w:cs="Calibri"/>
          <w:noProof/>
          <w:vertAlign w:val="superscript"/>
        </w:rPr>
        <w:t>14–18</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w:t>
      </w:r>
      <w:r w:rsidR="002533D5">
        <w:rPr>
          <w:rFonts w:ascii="Calibri" w:eastAsiaTheme="minorEastAsia" w:hAnsi="Calibri" w:cs="Calibri"/>
        </w:rPr>
        <w:t xml:space="preserve">the </w:t>
      </w:r>
      <w:r w:rsidR="4C608E21" w:rsidRPr="00C2764C">
        <w:rPr>
          <w:rFonts w:ascii="Calibri" w:eastAsiaTheme="minorEastAsia" w:hAnsi="Calibri" w:cs="Calibri"/>
        </w:rPr>
        <w:t>utilitarian ethical perspective</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4B008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9&lt;/sup&gt;","plainTextFormattedCitation":"19","previouslyFormattedCitation":"&lt;sup&gt;19&lt;/sup&gt;"},"properties":{"noteIndex":0},"schema":"https://github.com/citation-style-language/schema/raw/master/csl-citation.json"}</w:instrText>
      </w:r>
      <w:r w:rsidR="00516760" w:rsidRPr="00C2764C">
        <w:rPr>
          <w:rFonts w:ascii="Calibri" w:eastAsiaTheme="minorEastAsia" w:hAnsi="Calibri" w:cs="Calibri"/>
        </w:rPr>
        <w:fldChar w:fldCharType="separate"/>
      </w:r>
      <w:r w:rsidR="005726B9" w:rsidRPr="005726B9">
        <w:rPr>
          <w:rFonts w:ascii="Calibri" w:eastAsiaTheme="minorEastAsia" w:hAnsi="Calibri" w:cs="Calibri"/>
          <w:noProof/>
          <w:vertAlign w:val="superscript"/>
        </w:rPr>
        <w:t>19</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DAC09F6"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 xml:space="preserve">e selected </w:t>
      </w:r>
      <w:r w:rsidR="00D4671E">
        <w:rPr>
          <w:rFonts w:ascii="Calibri" w:hAnsi="Calibri" w:cs="Calibri"/>
        </w:rPr>
        <w:t>43</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7C0CF8">
        <w:rPr>
          <w:rFonts w:ascii="Calibri" w:hAnsi="Calibri" w:cs="Calibri"/>
        </w:rPr>
        <w:t>searched for</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w:t>
      </w:r>
      <w:r w:rsidR="00F219CA">
        <w:rPr>
          <w:rFonts w:ascii="Calibri" w:hAnsi="Calibri" w:cs="Calibri"/>
        </w:rPr>
        <w:t>this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state</w:t>
      </w:r>
      <w:r w:rsidR="00F219CA">
        <w:rPr>
          <w:rFonts w:ascii="Calibri" w:hAnsi="Calibri" w:cs="Calibri"/>
        </w:rPr>
        <w:t>-</w:t>
      </w:r>
      <w:r w:rsidR="00263F74">
        <w:rPr>
          <w:rFonts w:ascii="Calibri" w:hAnsi="Calibri" w:cs="Calibri"/>
        </w:rPr>
        <w:t xml:space="preserve">transition 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118DB687"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w:instrText>
      </w:r>
      <w:r w:rsidR="00FB37D0" w:rsidRPr="00FB37D0">
        <w:rPr>
          <w:rFonts w:ascii="Calibri" w:hAnsi="Calibri" w:cs="Calibri"/>
          <w:vertAlign w:val="superscript"/>
        </w:rPr>
      </w:r>
      <w:r w:rsidR="00FB37D0" w:rsidRPr="00FB37D0">
        <w:rPr>
          <w:rFonts w:ascii="Calibri" w:hAnsi="Calibri" w:cs="Calibri"/>
          <w:vertAlign w:val="superscript"/>
        </w:rPr>
        <w:instrText xml:space="preserve"> \* MERGEFORMAT </w:instrText>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xml:space="preserve">. </w:t>
      </w:r>
      <w:r w:rsidR="00EB3614">
        <w:rPr>
          <w:rFonts w:ascii="Calibri" w:hAnsi="Calibri" w:cs="Calibri"/>
        </w:rPr>
        <w:t xml:space="preserve">From these retrieved surgeries the semi-elective surgeries were selected by two senior clinicals.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306820">
        <w:rPr>
          <w:rFonts w:ascii="Calibri" w:eastAsia="Calibri" w:hAnsi="Calibri" w:cs="Calibri"/>
          <w:lang w:val="nl-NL"/>
        </w:rPr>
        <w:t>collaborators</w:t>
      </w:r>
      <w:bookmarkStart w:id="1" w:name="_GoBack"/>
      <w:bookmarkEnd w:id="1"/>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24376886"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rces can be found in Appendix A</w:t>
      </w:r>
      <w:r w:rsidR="008613C6">
        <w:rPr>
          <w:rFonts w:ascii="Calibri" w:hAnsi="Calibri" w:cs="Calibri"/>
        </w:rPr>
        <w:t xml:space="preserve">, and a </w:t>
      </w:r>
      <w:r w:rsidR="00D4671E">
        <w:rPr>
          <w:rFonts w:ascii="Calibri" w:hAnsi="Calibri" w:cs="Calibri"/>
        </w:rPr>
        <w:t xml:space="preserve">more </w:t>
      </w:r>
      <w:r w:rsidR="008613C6">
        <w:rPr>
          <w:rFonts w:ascii="Calibri" w:hAnsi="Calibri" w:cs="Calibri"/>
        </w:rPr>
        <w:t xml:space="preserve">description of the </w:t>
      </w:r>
      <w:r w:rsidR="00D4671E">
        <w:rPr>
          <w:rFonts w:ascii="Calibri" w:hAnsi="Calibri" w:cs="Calibri"/>
        </w:rPr>
        <w:t xml:space="preserve">model parameters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DB975DC" w:rsidR="00282BDB" w:rsidRDefault="00AC2E3D" w:rsidP="00BB3C35">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IIb (Retrospective observational studies, expert panels for the utilities, national registries), and class III (expert opinion).</w:t>
      </w:r>
    </w:p>
    <w:p w14:paraId="17406830" w14:textId="77777777" w:rsidR="008A38A5" w:rsidRPr="00514AC6" w:rsidRDefault="008A38A5" w:rsidP="00153762">
      <w:pPr>
        <w:pStyle w:val="Heading3"/>
        <w:spacing w:line="276" w:lineRule="auto"/>
      </w:pPr>
      <w:r w:rsidRPr="00514AC6">
        <w:lastRenderedPageBreak/>
        <w:t>Markov model</w:t>
      </w:r>
    </w:p>
    <w:p w14:paraId="0940D538" w14:textId="6E642F63"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4B008C">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1&lt;/sup&gt;","plainTextFormattedCitation":"20,21","previouslyFormattedCitation":"&lt;sup&gt;20,21&lt;/sup&gt;"},"properties":{"noteIndex":0},"schema":"https://github.com/citation-style-language/schema/raw/master/csl-citation.json"}</w:instrText>
      </w:r>
      <w:r w:rsidR="000F35D3" w:rsidRPr="0092480E">
        <w:rPr>
          <w:rFonts w:ascii="Calibri" w:hAnsi="Calibri" w:cs="Calibri"/>
        </w:rPr>
        <w:fldChar w:fldCharType="separate"/>
      </w:r>
      <w:r w:rsidR="005726B9" w:rsidRPr="005726B9">
        <w:rPr>
          <w:rFonts w:ascii="Calibri" w:hAnsi="Calibri" w:cs="Calibri"/>
          <w:noProof/>
          <w:vertAlign w:val="superscript"/>
        </w:rPr>
        <w:t>20,21</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expected life years 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4B008C">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1–23&lt;/sup&gt;","plainTextFormattedCitation":"21–23","previouslyFormattedCitation":"&lt;sup&gt;21–23&lt;/sup&gt;"},"properties":{"noteIndex":0},"schema":"https://github.com/citation-style-language/schema/raw/master/csl-citation.json"}</w:instrText>
      </w:r>
      <w:r w:rsidR="000F35D3" w:rsidRPr="0092480E">
        <w:rPr>
          <w:rFonts w:ascii="Calibri" w:hAnsi="Calibri" w:cs="Calibri"/>
        </w:rPr>
        <w:fldChar w:fldCharType="separate"/>
      </w:r>
      <w:r w:rsidR="005726B9" w:rsidRPr="005726B9">
        <w:rPr>
          <w:rFonts w:ascii="Calibri" w:hAnsi="Calibri" w:cs="Calibri"/>
          <w:noProof/>
          <w:vertAlign w:val="superscript"/>
        </w:rPr>
        <w:t>21–23</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w:t>
      </w:r>
      <w:r w:rsidR="000F35D3">
        <w:rPr>
          <w:rFonts w:ascii="Calibri" w:hAnsi="Calibri" w:cs="Calibri"/>
        </w:rPr>
        <w:t xml:space="preserve">with a </w:t>
      </w:r>
      <w:r w:rsidRPr="002C1AFD">
        <w:rPr>
          <w:rFonts w:ascii="Calibri" w:hAnsi="Calibri" w:cs="Calibri"/>
        </w:rPr>
        <w:t xml:space="preserve">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gery</w:t>
      </w:r>
    </w:p>
    <w:p w14:paraId="38D3D257" w14:textId="77777777" w:rsidR="00BB3C35" w:rsidRPr="00BB3C35" w:rsidRDefault="00BB3C35" w:rsidP="00BB3C35">
      <w:pPr>
        <w:spacing w:line="276" w:lineRule="auto"/>
        <w:rPr>
          <w:rFonts w:ascii="Calibri" w:hAnsi="Calibri" w:cs="Calibri"/>
          <w:lang w:val="en-GB"/>
        </w:rPr>
      </w:pPr>
      <w:r>
        <w:rPr>
          <w:rFonts w:ascii="Calibri" w:hAnsi="Calibri" w:cs="Calibri"/>
          <w:lang w:val="en-GB"/>
        </w:rPr>
        <w:t xml:space="preserve">The effects of delays in surgery on survival and quality of life were evaluated. Survival and quality of life from no surgery was compared to survival and quality of life at 2 weeks and 52 weeks, to determine the survival and quality of life associated with surgery and survival and quality of life lost per 50 weeks, respectively. This measure of urgency was converted to loss per month and was used to rank the surgeries. </w:t>
      </w:r>
      <w:r w:rsidRPr="0092480E">
        <w:rPr>
          <w:rFonts w:ascii="Calibri" w:hAnsi="Calibri" w:cs="Calibri"/>
        </w:rPr>
        <w:t>Finally, the model results were compared</w:t>
      </w:r>
      <w:r>
        <w:rPr>
          <w:rFonts w:ascii="Calibri" w:hAnsi="Calibri" w:cs="Calibri"/>
        </w:rPr>
        <w:t xml:space="preserve"> </w:t>
      </w:r>
      <w:r w:rsidRPr="0092480E">
        <w:rPr>
          <w:rFonts w:ascii="Calibri" w:hAnsi="Calibri" w:cs="Calibri"/>
        </w:rPr>
        <w:t>visually to the capacity requirements</w:t>
      </w:r>
      <w:r>
        <w:rPr>
          <w:rFonts w:ascii="Calibri" w:hAnsi="Calibri" w:cs="Calibri"/>
        </w:rPr>
        <w:t xml:space="preserve"> in our hospital</w:t>
      </w:r>
      <w:r w:rsidRPr="0092480E">
        <w:rPr>
          <w:rFonts w:ascii="Calibri" w:hAnsi="Calibri" w:cs="Calibri"/>
        </w:rPr>
        <w:t xml:space="preserve">, obtained from the electronic patient </w:t>
      </w:r>
      <w:commentRangeStart w:id="2"/>
      <w:r w:rsidRPr="0092480E">
        <w:rPr>
          <w:rFonts w:ascii="Calibri" w:hAnsi="Calibri" w:cs="Calibri"/>
        </w:rPr>
        <w:t>registry</w:t>
      </w:r>
      <w:commentRangeEnd w:id="2"/>
      <w:r>
        <w:rPr>
          <w:rStyle w:val="CommentReference"/>
          <w:rFonts w:asciiTheme="minorHAnsi" w:eastAsiaTheme="minorHAnsi" w:hAnsiTheme="minorHAnsi" w:cstheme="minorBidi"/>
          <w:lang w:val="en-GB"/>
        </w:rPr>
        <w:commentReference w:id="2"/>
      </w:r>
      <w:r w:rsidRPr="0092480E">
        <w:rPr>
          <w:rFonts w:ascii="Calibri" w:hAnsi="Calibri" w:cs="Calibri"/>
        </w:rPr>
        <w:t>.</w:t>
      </w:r>
      <w:commentRangeStart w:id="3"/>
      <w:commentRangeEnd w:id="3"/>
      <w:r>
        <w:rPr>
          <w:rStyle w:val="CommentReference"/>
          <w:rFonts w:asciiTheme="minorHAnsi" w:eastAsiaTheme="minorHAnsi" w:hAnsiTheme="minorHAnsi" w:cstheme="minorBidi"/>
          <w:lang w:val="en-GB"/>
        </w:rPr>
        <w:commentReference w:id="3"/>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7FDB5FB"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r w:rsidR="00417F4E" w:rsidRPr="00087404">
        <w:rPr>
          <w:rFonts w:ascii="Calibri" w:hAnsi="Calibri" w:cs="Calibri"/>
        </w:rPr>
        <w:t xml:space="preserve">In </w:t>
      </w:r>
      <w:r w:rsidR="00417F4E">
        <w:rPr>
          <w:rFonts w:ascii="Calibri" w:hAnsi="Calibri" w:cs="Calibri"/>
        </w:rPr>
        <w:t xml:space="preserve">the </w:t>
      </w:r>
      <w:r w:rsidR="00417F4E" w:rsidRPr="00087404">
        <w:rPr>
          <w:rFonts w:ascii="Calibri" w:hAnsi="Calibri" w:cs="Calibri"/>
        </w:rPr>
        <w:t xml:space="preserve">probabilistic sensitivity analyses, the model was run </w:t>
      </w:r>
      <w:r w:rsidR="00417F4E">
        <w:rPr>
          <w:rFonts w:ascii="Calibri" w:hAnsi="Calibri" w:cs="Calibri"/>
        </w:rPr>
        <w:t>100</w:t>
      </w:r>
      <w:r w:rsidR="00417F4E" w:rsidRPr="00087404">
        <w:rPr>
          <w:rFonts w:ascii="Calibri" w:hAnsi="Calibri" w:cs="Calibri"/>
        </w:rPr>
        <w:t xml:space="preserve"> times, each taking random draws from prespecified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21CAB388" w:rsidR="0083596A" w:rsidRPr="00A57785"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4B008C">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24&lt;/sup&gt;","plainTextFormattedCitation":"24","previouslyFormattedCitation":"&lt;sup&gt;24&lt;/sup&gt;"},"properties":{"noteIndex":0},"schema":"https://github.com/citation-style-language/schema/raw/master/csl-citation.json"}</w:instrText>
      </w:r>
      <w:r w:rsidRPr="0092480E">
        <w:rPr>
          <w:rFonts w:ascii="Calibri" w:hAnsi="Calibri" w:cs="Calibri"/>
        </w:rPr>
        <w:fldChar w:fldCharType="separate"/>
      </w:r>
      <w:r w:rsidR="005726B9" w:rsidRPr="005726B9">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4B008C">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5&lt;/sup&gt;","plainTextFormattedCitation":"25","previouslyFormattedCitation":"&lt;sup&gt;25&lt;/sup&gt;"},"properties":{"noteIndex":0},"schema":"https://github.com/citation-style-language/schema/raw/master/csl-citation.json"}</w:instrText>
      </w:r>
      <w:r>
        <w:rPr>
          <w:rFonts w:ascii="Calibri" w:hAnsi="Calibri" w:cs="Calibri"/>
        </w:rPr>
        <w:fldChar w:fldCharType="separate"/>
      </w:r>
      <w:r w:rsidR="005726B9" w:rsidRPr="005726B9">
        <w:rPr>
          <w:rFonts w:ascii="Calibri" w:hAnsi="Calibri" w:cs="Calibri"/>
          <w:noProof/>
          <w:vertAlign w:val="superscript"/>
        </w:rPr>
        <w:t>2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4B008C">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6,27&lt;/sup&gt;","plainTextFormattedCitation":"26,27","previouslyFormattedCitation":"&lt;sup&gt;26,27&lt;/sup&gt;"},"properties":{"noteIndex":0},"schema":"https://github.com/citation-style-language/schema/raw/master/csl-citation.json"}</w:instrText>
      </w:r>
      <w:r w:rsidRPr="0092480E">
        <w:rPr>
          <w:rFonts w:ascii="Calibri" w:hAnsi="Calibri" w:cs="Calibri"/>
        </w:rPr>
        <w:fldChar w:fldCharType="separate"/>
      </w:r>
      <w:r w:rsidR="005726B9" w:rsidRPr="005726B9">
        <w:rPr>
          <w:rFonts w:ascii="Calibri" w:hAnsi="Calibri" w:cs="Calibri"/>
          <w:noProof/>
          <w:vertAlign w:val="superscript"/>
        </w:rPr>
        <w:t>26,2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00AD6EA0"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commentRangeStart w:id="4"/>
      <w:r w:rsidR="004D6508">
        <w:rPr>
          <w:rFonts w:ascii="Calibri" w:hAnsi="Calibri" w:cs="Calibri"/>
        </w:rPr>
        <w:t>XX%</w:t>
      </w:r>
      <w:commentRangeEnd w:id="4"/>
      <w:r w:rsidR="004D6508">
        <w:rPr>
          <w:rStyle w:val="CommentReference"/>
          <w:rFonts w:asciiTheme="minorHAnsi" w:eastAsiaTheme="minorHAnsi" w:hAnsiTheme="minorHAnsi" w:cstheme="minorBidi"/>
          <w:lang w:val="en-GB"/>
        </w:rPr>
        <w:commentReference w:id="4"/>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3 indirectly calculated. For 14 surgeries, QoL was available through the WHO Global Burden of Disease study. For the remaining 29 surgeries, the QoL of the pre- and postoperative health state was estimated by the expert panel as described in the methods section. For 6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4B008C">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4B008C">
        <w:rPr>
          <w:rFonts w:ascii="Cambria Math" w:hAnsi="Cambria Math" w:cs="Cambria Math"/>
        </w:rPr>
        <w:instrText>∼</w:instrText>
      </w:r>
      <w:r w:rsidR="004B008C">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4B008C">
        <w:rPr>
          <w:rFonts w:ascii="Cambria Math" w:hAnsi="Cambria Math" w:cs="Cambria Math"/>
        </w:rPr>
        <w:instrText>∼</w:instrText>
      </w:r>
      <w:r w:rsidR="004B008C">
        <w:rPr>
          <w:rFonts w:ascii="Calibri" w:hAnsi="Calibri" w:cs="Calibri"/>
        </w:rPr>
        <w:instrText>80%) and median survival (</w:instrText>
      </w:r>
      <w:r w:rsidR="004B008C">
        <w:rPr>
          <w:rFonts w:ascii="Cambria Math" w:hAnsi="Cambria Math" w:cs="Cambria Math"/>
        </w:rPr>
        <w:instrText>∼</w:instrText>
      </w:r>
      <w:r w:rsidR="004B008C">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8,29,38–47,30,48–57,31,58–67,32,68–77,33,78–84,34–37&lt;/sup&gt;","plainTextFormattedCitation":"28,29,38–47,30,48–57,31,58–67,32,68–77,33,78–84,34–37","previouslyFormattedCitation":"&lt;sup&gt;28,29,38–47,30,48–57,31,58–67,32,68–77,33,78–84,34–37&lt;/sup&gt;"},"properties":{"noteIndex":0},"schema":"https://github.com/citation-style-language/schema/raw/master/csl-citation.json"}</w:instrText>
      </w:r>
      <w:r w:rsidR="00830F68" w:rsidRPr="00A04BC9">
        <w:rPr>
          <w:rFonts w:ascii="Calibri" w:hAnsi="Calibri" w:cs="Calibri"/>
        </w:rPr>
        <w:fldChar w:fldCharType="separate"/>
      </w:r>
      <w:r w:rsidR="005726B9" w:rsidRPr="005726B9">
        <w:rPr>
          <w:rFonts w:ascii="Calibri" w:hAnsi="Calibri" w:cs="Calibri"/>
          <w:noProof/>
          <w:vertAlign w:val="superscript"/>
        </w:rPr>
        <w:t>28,29,38–47,30,48–57,31,58–67,32,68–77,33,78–84,34–37</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5"/>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5"/>
      <w:r w:rsidR="00620DB0">
        <w:rPr>
          <w:rStyle w:val="CommentReference"/>
          <w:rFonts w:asciiTheme="minorHAnsi" w:eastAsiaTheme="minorHAnsi" w:hAnsiTheme="minorHAnsi" w:cstheme="minorBidi"/>
          <w:lang w:val="en-GB"/>
        </w:rPr>
        <w:commentReference w:id="5"/>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for Fontaine III/IV peripheral arterial disease, were 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34EFCD09" w:rsidR="003D21E0" w:rsidRPr="0092480E" w:rsidRDefault="00E21A7F" w:rsidP="00153762">
      <w:pPr>
        <w:spacing w:line="276" w:lineRule="auto"/>
        <w:rPr>
          <w:rFonts w:ascii="Calibri" w:hAnsi="Calibri" w:cs="Calibri"/>
        </w:rPr>
      </w:pPr>
      <w:commentRangeStart w:id="6"/>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6"/>
      <w:r w:rsidR="00620DB0">
        <w:rPr>
          <w:rStyle w:val="CommentReference"/>
          <w:rFonts w:asciiTheme="minorHAnsi" w:eastAsiaTheme="minorHAnsi" w:hAnsiTheme="minorHAnsi" w:cstheme="minorBidi"/>
          <w:lang w:val="en-GB"/>
        </w:rPr>
        <w:commentReference w:id="6"/>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 xml:space="preserve">0.02 </w:t>
      </w:r>
      <w:r w:rsidR="00395E37">
        <w:rPr>
          <w:rFonts w:ascii="Calibri" w:hAnsi="Calibri" w:cs="Calibri"/>
        </w:rPr>
        <w:t>-</w:t>
      </w:r>
      <w:r w:rsidR="008F415D" w:rsidRPr="004275E2">
        <w:rPr>
          <w:rFonts w:ascii="Calibri" w:hAnsi="Calibri" w:cs="Calibri"/>
        </w:rPr>
        <w:t xml:space="preserve">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 transaortic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21885B1A"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4B008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2&lt;/sup&gt;"},"properties":{"noteIndex":0},"schema":"https://github.com/citation-style-language/schema/raw/master/csl-citation.json"}</w:instrText>
      </w:r>
      <w:r w:rsidR="00F63424" w:rsidRPr="0092480E">
        <w:rPr>
          <w:rFonts w:ascii="Calibri" w:hAnsi="Calibri" w:cs="Calibri"/>
        </w:rPr>
        <w:fldChar w:fldCharType="separate"/>
      </w:r>
      <w:r w:rsidR="005726B9" w:rsidRPr="005726B9">
        <w:rPr>
          <w:rFonts w:ascii="Calibri" w:hAnsi="Calibri" w:cs="Calibri"/>
          <w:noProof/>
          <w:vertAlign w:val="superscript"/>
        </w:rPr>
        <w:t>12</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4B008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3&lt;/sup&gt;","plainTextFormattedCitation":"13","previouslyFormattedCitation":"&lt;sup&gt;13&lt;/sup&gt;"},"properties":{"noteIndex":0},"schema":"https://github.com/citation-style-language/schema/raw/master/csl-citation.json"}</w:instrText>
      </w:r>
      <w:r w:rsidR="00F63424" w:rsidRPr="0092480E">
        <w:rPr>
          <w:rFonts w:ascii="Calibri" w:hAnsi="Calibri" w:cs="Calibri"/>
        </w:rPr>
        <w:fldChar w:fldCharType="separate"/>
      </w:r>
      <w:r w:rsidR="005726B9" w:rsidRPr="005726B9">
        <w:rPr>
          <w:rFonts w:ascii="Calibri" w:hAnsi="Calibri" w:cs="Calibri"/>
          <w:noProof/>
          <w:vertAlign w:val="superscript"/>
        </w:rPr>
        <w:t>13</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23130B45" w:rsidR="0015520D" w:rsidRPr="00C12402" w:rsidRDefault="00E56F28" w:rsidP="00153762">
      <w:pPr>
        <w:spacing w:line="276" w:lineRule="auto"/>
        <w:rPr>
          <w:rFonts w:ascii="Calibri" w:hAnsi="Calibri" w:cs="Calibri"/>
          <w:highlight w:val="yellow"/>
        </w:rPr>
      </w:pPr>
      <w:commentRangeStart w:id="7"/>
      <w:r>
        <w:rPr>
          <w:rFonts w:ascii="Calibri" w:eastAsia="Calibri" w:hAnsi="Calibri" w:cs="Calibri"/>
          <w:lang w:val="en-GB"/>
        </w:rPr>
        <w:t xml:space="preserve">Nevertheless </w:t>
      </w:r>
      <w:commentRangeEnd w:id="7"/>
      <w:r>
        <w:rPr>
          <w:rStyle w:val="CommentReference"/>
          <w:rFonts w:asciiTheme="minorHAnsi" w:eastAsiaTheme="minorHAnsi" w:hAnsiTheme="minorHAnsi" w:cstheme="minorBidi"/>
          <w:lang w:val="en-GB"/>
        </w:rPr>
        <w:commentReference w:id="7"/>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QoL was not </w:t>
      </w:r>
      <w:proofErr w:type="gramStart"/>
      <w:r w:rsidR="00C12402">
        <w:rPr>
          <w:rFonts w:ascii="Calibri" w:hAnsi="Calibri" w:cs="Calibri"/>
        </w:rPr>
        <w:t>taken into account</w:t>
      </w:r>
      <w:proofErr w:type="gramEnd"/>
      <w:r w:rsidR="00C12402">
        <w:rPr>
          <w:rFonts w:ascii="Calibri" w:hAnsi="Calibri" w:cs="Calibri"/>
        </w:rPr>
        <w: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QoL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QoL.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4B008C">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85&lt;/sup&gt;","plainTextFormattedCitation":"85","previouslyFormattedCitation":"&lt;sup&gt;85&lt;/sup&gt;"},"properties":{"noteIndex":0},"schema":"https://github.com/citation-style-language/schema/raw/master/csl-citation.json"}</w:instrText>
      </w:r>
      <w:r w:rsidR="00C12402">
        <w:rPr>
          <w:rFonts w:ascii="Calibri" w:hAnsi="Calibri" w:cs="Calibri"/>
        </w:rPr>
        <w:fldChar w:fldCharType="separate"/>
      </w:r>
      <w:r w:rsidR="005726B9" w:rsidRPr="005726B9">
        <w:rPr>
          <w:rFonts w:ascii="Calibri" w:hAnsi="Calibri" w:cs="Calibri"/>
          <w:noProof/>
          <w:vertAlign w:val="superscript"/>
        </w:rPr>
        <w:t>85</w:t>
      </w:r>
      <w:r w:rsidR="00C12402">
        <w:rPr>
          <w:rFonts w:ascii="Calibri" w:hAnsi="Calibri" w:cs="Calibri"/>
        </w:rPr>
        <w:fldChar w:fldCharType="end"/>
      </w:r>
      <w:r w:rsidR="00C12402">
        <w:rPr>
          <w:rFonts w:ascii="Calibri" w:hAnsi="Calibri" w:cs="Calibri"/>
        </w:rPr>
        <w:t xml:space="preserve"> Disregarding QoL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6DF57EF"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B008C">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9&lt;/sup&gt;","plainTextFormattedCitation":"19","previouslyFormattedCitation":"&lt;sup&gt;19&lt;/sup&gt;"},"properties":{"noteIndex":0},"schema":"https://github.com/citation-style-language/schema/raw/master/csl-citation.json"}</w:instrText>
      </w:r>
      <w:r w:rsidR="00712419">
        <w:rPr>
          <w:rFonts w:ascii="Calibri" w:eastAsia="Calibri" w:hAnsi="Calibri" w:cs="Calibri"/>
        </w:rPr>
        <w:fldChar w:fldCharType="separate"/>
      </w:r>
      <w:r w:rsidR="005726B9" w:rsidRPr="005726B9">
        <w:rPr>
          <w:rFonts w:ascii="Calibri" w:eastAsia="Calibri" w:hAnsi="Calibri" w:cs="Calibri"/>
          <w:noProof/>
          <w:vertAlign w:val="superscript"/>
        </w:rPr>
        <w:t>19</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F6DB271"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4B008C">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6&lt;/sup&gt;","plainTextFormattedCitation":"86","previouslyFormattedCitation":"&lt;sup&gt;86&lt;/sup&gt;"},"properties":{"noteIndex":0},"schema":"https://github.com/citation-style-language/schema/raw/master/csl-citation.json"}</w:instrText>
      </w:r>
      <w:r w:rsidR="0065107A" w:rsidRPr="0092480E">
        <w:rPr>
          <w:rFonts w:ascii="Calibri" w:hAnsi="Calibri" w:cs="Calibri"/>
        </w:rPr>
        <w:fldChar w:fldCharType="separate"/>
      </w:r>
      <w:r w:rsidR="005726B9" w:rsidRPr="005726B9">
        <w:rPr>
          <w:rFonts w:ascii="Calibri" w:hAnsi="Calibri" w:cs="Calibri"/>
          <w:noProof/>
          <w:vertAlign w:val="superscript"/>
        </w:rPr>
        <w:t>86</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8"/>
      <w:r w:rsidR="00186C9D" w:rsidRPr="0092480E">
        <w:rPr>
          <w:rFonts w:ascii="Calibri" w:hAnsi="Calibri" w:cs="Calibri"/>
        </w:rPr>
        <w:t>linear approximation to quantify urgency by delaying surgery up to a year.</w:t>
      </w:r>
      <w:commentRangeEnd w:id="8"/>
      <w:r w:rsidR="00186C9D">
        <w:rPr>
          <w:rStyle w:val="CommentReference"/>
          <w:rFonts w:asciiTheme="minorHAnsi" w:eastAsiaTheme="minorHAnsi" w:hAnsiTheme="minorHAnsi" w:cstheme="minorBidi"/>
          <w:lang w:val="en-GB"/>
        </w:rPr>
        <w:commentReference w:id="8"/>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4118428A"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QoL questionnaires which had been valued by the general public, like the EQ-5D or AQoL</w:t>
      </w:r>
      <w:r w:rsidR="00B07D8C" w:rsidRPr="00186C9D">
        <w:rPr>
          <w:rFonts w:ascii="Calibri" w:hAnsi="Calibri" w:cs="Calibri"/>
          <w:strike/>
        </w:rPr>
        <w:fldChar w:fldCharType="begin" w:fldLock="1"/>
      </w:r>
      <w:r w:rsidR="004B008C">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7&lt;/sup&gt;","plainTextFormattedCitation":"87","previouslyFormattedCitation":"&lt;sup&gt;87&lt;/sup&gt;"},"properties":{"noteIndex":0},"schema":"https://github.com/citation-style-language/schema/raw/master/csl-citation.json"}</w:instrText>
      </w:r>
      <w:r w:rsidR="00B07D8C" w:rsidRPr="00186C9D">
        <w:rPr>
          <w:rFonts w:ascii="Calibri" w:hAnsi="Calibri" w:cs="Calibri"/>
          <w:strike/>
        </w:rPr>
        <w:fldChar w:fldCharType="separate"/>
      </w:r>
      <w:r w:rsidR="005726B9" w:rsidRPr="005726B9">
        <w:rPr>
          <w:rFonts w:ascii="Calibri" w:hAnsi="Calibri" w:cs="Calibri"/>
          <w:strike/>
          <w:noProof/>
          <w:vertAlign w:val="superscript"/>
        </w:rPr>
        <w:t>87</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9"/>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9"/>
      <w:r w:rsidR="00186C9D">
        <w:rPr>
          <w:rStyle w:val="CommentReference"/>
          <w:rFonts w:asciiTheme="minorHAnsi" w:eastAsiaTheme="minorHAnsi" w:hAnsiTheme="minorHAnsi" w:cstheme="minorBidi"/>
          <w:lang w:val="en-GB"/>
        </w:rPr>
        <w:commentReference w:id="9"/>
      </w:r>
      <w:r w:rsidR="00186C9D" w:rsidRPr="0092480E">
        <w:rPr>
          <w:rFonts w:ascii="Calibri" w:hAnsi="Calibri" w:cs="Calibri"/>
        </w:rPr>
        <w:t>.</w:t>
      </w:r>
      <w:r w:rsidR="00055008" w:rsidRPr="0092480E">
        <w:rPr>
          <w:rFonts w:ascii="Calibri" w:hAnsi="Calibri" w:cs="Calibri"/>
        </w:rPr>
        <w:fldChar w:fldCharType="begin" w:fldLock="1"/>
      </w:r>
      <w:r w:rsidR="004B008C">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8&lt;/sup&gt;","plainTextFormattedCitation":"88","previouslyFormattedCitation":"&lt;sup&gt;88&lt;/sup&gt;"},"properties":{"noteIndex":0},"schema":"https://github.com/citation-style-language/schema/raw/master/csl-citation.json"}</w:instrText>
      </w:r>
      <w:r w:rsidR="00055008" w:rsidRPr="0092480E">
        <w:rPr>
          <w:rFonts w:ascii="Calibri" w:hAnsi="Calibri" w:cs="Calibri"/>
        </w:rPr>
        <w:fldChar w:fldCharType="separate"/>
      </w:r>
      <w:r w:rsidR="005726B9" w:rsidRPr="005726B9">
        <w:rPr>
          <w:rFonts w:ascii="Calibri" w:hAnsi="Calibri" w:cs="Calibri"/>
          <w:noProof/>
          <w:vertAlign w:val="superscript"/>
        </w:rPr>
        <w:t>88</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0"/>
      <w:r>
        <w:rPr>
          <w:rFonts w:ascii="Calibri" w:hAnsi="Calibri" w:cs="Calibri"/>
        </w:rPr>
        <w:lastRenderedPageBreak/>
        <w:t>Fifth, we did not include the potential impact on QoL of delaying a semi-elective surgery</w:t>
      </w:r>
      <w:commentRangeEnd w:id="10"/>
      <w:r>
        <w:rPr>
          <w:rStyle w:val="CommentReference"/>
          <w:rFonts w:asciiTheme="minorHAnsi" w:eastAsiaTheme="minorHAnsi" w:hAnsiTheme="minorHAnsi" w:cstheme="minorBidi"/>
          <w:lang w:val="en-GB"/>
        </w:rPr>
        <w:commentReference w:id="10"/>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1"/>
      <w:r>
        <w:rPr>
          <w:rFonts w:ascii="Calibri" w:hAnsi="Calibri" w:cs="Calibri"/>
        </w:rPr>
        <w:t>Sixth</w:t>
      </w:r>
      <w:commentRangeEnd w:id="11"/>
      <w:r>
        <w:rPr>
          <w:rStyle w:val="CommentReference"/>
          <w:rFonts w:asciiTheme="minorHAnsi" w:eastAsiaTheme="minorHAnsi" w:hAnsiTheme="minorHAnsi" w:cstheme="minorBidi"/>
          <w:lang w:val="en-GB"/>
        </w:rPr>
        <w:commentReference w:id="11"/>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1F399CF5" w:rsidR="00787ED8" w:rsidRPr="00846768" w:rsidRDefault="00186C9D" w:rsidP="00153762">
      <w:pPr>
        <w:spacing w:line="276" w:lineRule="auto"/>
        <w:rPr>
          <w:rFonts w:ascii="Calibri" w:hAnsi="Calibri" w:cs="Calibri"/>
        </w:rPr>
      </w:pPr>
      <w:commentRangeStart w:id="12"/>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2"/>
      <w:r>
        <w:rPr>
          <w:rStyle w:val="CommentReference"/>
          <w:rFonts w:asciiTheme="minorHAnsi" w:eastAsiaTheme="minorHAnsi" w:hAnsiTheme="minorHAnsi" w:cstheme="minorBidi"/>
          <w:lang w:val="en-GB"/>
        </w:rPr>
        <w:commentReference w:id="12"/>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3"/>
      <w:r w:rsidRPr="0092480E">
        <w:rPr>
          <w:rFonts w:ascii="Calibri" w:hAnsi="Calibri" w:cs="Calibri"/>
        </w:rPr>
        <w:t>modeling complications, recovery periods and the effect of comorbidity on survival</w:t>
      </w:r>
      <w:commentRangeEnd w:id="13"/>
      <w:r>
        <w:rPr>
          <w:rStyle w:val="CommentReference"/>
          <w:rFonts w:asciiTheme="minorHAnsi" w:eastAsiaTheme="minorHAnsi" w:hAnsiTheme="minorHAnsi" w:cstheme="minorBidi"/>
          <w:lang w:val="en-GB"/>
        </w:rPr>
        <w:commentReference w:id="13"/>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4"/>
      <w:r>
        <w:rPr>
          <w:rFonts w:ascii="Calibri" w:hAnsi="Calibri" w:cs="Calibri"/>
        </w:rPr>
        <w:t>validity</w:t>
      </w:r>
      <w:commentRangeEnd w:id="14"/>
      <w:r>
        <w:rPr>
          <w:rStyle w:val="CommentReference"/>
          <w:rFonts w:asciiTheme="minorHAnsi" w:eastAsiaTheme="minorHAnsi" w:hAnsiTheme="minorHAnsi" w:cstheme="minorBidi"/>
          <w:lang w:val="en-GB"/>
        </w:rPr>
        <w:commentReference w:id="14"/>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4B008C">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9&lt;/sup&gt;","plainTextFormattedCitation":"89","previouslyFormattedCitation":"&lt;sup&gt;89&lt;/sup&gt;"},"properties":{"noteIndex":0},"schema":"https://github.com/citation-style-language/schema/raw/master/csl-citation.json"}</w:instrText>
      </w:r>
      <w:r w:rsidR="00420C01">
        <w:rPr>
          <w:rFonts w:ascii="Calibri" w:hAnsi="Calibri" w:cs="Calibri"/>
        </w:rPr>
        <w:fldChar w:fldCharType="separate"/>
      </w:r>
      <w:r w:rsidR="005726B9" w:rsidRPr="005726B9">
        <w:rPr>
          <w:rFonts w:ascii="Calibri" w:hAnsi="Calibri" w:cs="Calibri"/>
          <w:noProof/>
          <w:vertAlign w:val="superscript"/>
        </w:rPr>
        <w:t>89</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 - -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w:t>
      </w:r>
      <w:r w:rsidRPr="00363A0B">
        <w:rPr>
          <w:rFonts w:ascii="Calibri" w:hAnsi="Calibri" w:cs="Calibri"/>
          <w:iCs w:val="0"/>
          <w:lang w:val="en-US"/>
        </w:rPr>
        <w:lastRenderedPageBreak/>
        <w:t>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0647A2AF"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 - 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Heading2"/>
        <w:spacing w:line="276" w:lineRule="auto"/>
        <w:rPr>
          <w:rFonts w:ascii="Calibri" w:hAnsi="Calibri" w:cs="Calibri"/>
          <w:lang w:val="en-US"/>
        </w:rPr>
      </w:pPr>
      <w:commentRangeStart w:id="15"/>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Heading2"/>
        <w:spacing w:line="276" w:lineRule="auto"/>
        <w:rPr>
          <w:rFonts w:ascii="Calibri" w:hAnsi="Calibri" w:cs="Calibri"/>
          <w:lang w:val="en-US"/>
        </w:rPr>
      </w:pPr>
      <w:r>
        <w:rPr>
          <w:rFonts w:ascii="Calibri" w:hAnsi="Calibri" w:cs="Calibri"/>
          <w:lang w:val="en-US"/>
        </w:rPr>
        <w:t>Appendix E</w:t>
      </w:r>
      <w:commentRangeEnd w:id="15"/>
      <w:r w:rsidR="00820406">
        <w:rPr>
          <w:rStyle w:val="CommentReference"/>
          <w:rFonts w:asciiTheme="minorHAnsi" w:eastAsiaTheme="minorHAnsi" w:hAnsiTheme="minorHAnsi" w:cstheme="minorBidi"/>
          <w:color w:val="auto"/>
        </w:rPr>
        <w:commentReference w:id="15"/>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7F81C0C0" w14:textId="3CE845EC" w:rsidR="004B008C" w:rsidRPr="004B008C" w:rsidRDefault="0065107A" w:rsidP="004B008C">
      <w:pPr>
        <w:widowControl w:val="0"/>
        <w:autoSpaceDE w:val="0"/>
        <w:autoSpaceDN w:val="0"/>
        <w:adjustRightInd w:val="0"/>
        <w:spacing w:before="40"/>
        <w:ind w:left="640" w:hanging="640"/>
        <w:rPr>
          <w:rFonts w:ascii="Calibri" w:hAnsi="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4B008C" w:rsidRPr="004B008C">
        <w:rPr>
          <w:rFonts w:ascii="Calibri" w:hAnsi="Calibri"/>
          <w:noProof/>
          <w:sz w:val="20"/>
        </w:rPr>
        <w:t xml:space="preserve">1. </w:t>
      </w:r>
      <w:r w:rsidR="004B008C" w:rsidRPr="004B008C">
        <w:rPr>
          <w:rFonts w:ascii="Calibri" w:hAnsi="Calibri"/>
          <w:noProof/>
          <w:sz w:val="20"/>
        </w:rPr>
        <w:tab/>
        <w:t xml:space="preserve">Office of the Assistant Secretary for Preparedness H. Pandemic Influenza Plan - Update IV (December 2017). 2017. </w:t>
      </w:r>
    </w:p>
    <w:p w14:paraId="2FCC77C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 </w:t>
      </w:r>
      <w:r w:rsidRPr="004B008C">
        <w:rPr>
          <w:rFonts w:ascii="Calibri" w:hAnsi="Calibri"/>
          <w:noProof/>
          <w:sz w:val="20"/>
        </w:rPr>
        <w:tab/>
        <w:t xml:space="preserve">Emanuel EJ, Persad G, Upshur R, et al. Fair Allocation of Scarce Medical Resources in the Time of Covid-19. N Engl J Med 2020;1–7. </w:t>
      </w:r>
    </w:p>
    <w:p w14:paraId="521C6BE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 </w:t>
      </w:r>
      <w:r w:rsidRPr="004B008C">
        <w:rPr>
          <w:rFonts w:ascii="Calibri" w:hAnsi="Calibri"/>
          <w:noProof/>
          <w:sz w:val="20"/>
        </w:rPr>
        <w:tab/>
        <w:t xml:space="preserve">D’Agostino A, Demartini B, Cavallotti S, Gambini O. Mental health services in Italy during the COVID-19 outbreak. The Lancet Psychiatry. 2020;7(5):385–7. </w:t>
      </w:r>
    </w:p>
    <w:p w14:paraId="27646FDC"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 </w:t>
      </w:r>
      <w:r w:rsidRPr="004B008C">
        <w:rPr>
          <w:rFonts w:ascii="Calibri" w:hAnsi="Calibri"/>
          <w:noProof/>
          <w:sz w:val="20"/>
        </w:rPr>
        <w:tab/>
        <w:t xml:space="preserve">Lazzerini M, Barbi E, Apicella A, Marchetti F, Cardinale F, Trobia G. Delayed access or provision of care in Italy resulting from fear of COVID-19. Lancet Child Adolesc. Heal. 2020;4(5):e10–1. </w:t>
      </w:r>
    </w:p>
    <w:p w14:paraId="532416D3"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 </w:t>
      </w:r>
      <w:r w:rsidRPr="004B008C">
        <w:rPr>
          <w:rFonts w:ascii="Calibri" w:hAnsi="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2A8C769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lastRenderedPageBreak/>
        <w:t xml:space="preserve">6. </w:t>
      </w:r>
      <w:r w:rsidRPr="004B008C">
        <w:rPr>
          <w:rFonts w:ascii="Calibri" w:hAnsi="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69AD715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 </w:t>
      </w:r>
      <w:r w:rsidRPr="004B008C">
        <w:rPr>
          <w:rFonts w:ascii="Calibri" w:hAnsi="Calibri"/>
          <w:noProof/>
          <w:sz w:val="20"/>
        </w:rPr>
        <w:tab/>
        <w:t>Dinmohamed AG, Visser O, Verhoeven RHA, et al. Fewer cancer diagnoses during the COVID-19 epidemic in the Netherlands. Lancet Oncol. 2020;</w:t>
      </w:r>
    </w:p>
    <w:p w14:paraId="3DE105B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 </w:t>
      </w:r>
      <w:r w:rsidRPr="004B008C">
        <w:rPr>
          <w:rFonts w:ascii="Calibri" w:hAnsi="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7CA44C43"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9. </w:t>
      </w:r>
      <w:r w:rsidRPr="004B008C">
        <w:rPr>
          <w:rFonts w:ascii="Calibri" w:hAnsi="Calibri"/>
          <w:noProof/>
          <w:sz w:val="20"/>
        </w:rPr>
        <w:tab/>
        <w:t xml:space="preserve">Sud A, Jones M, Broggio J, et al. Collateral damage: the impact on outcomes from cancer surgery of the COVID-19 pandemic. Ann Oncol 2020;13:19. </w:t>
      </w:r>
    </w:p>
    <w:p w14:paraId="460E94EF"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0. </w:t>
      </w:r>
      <w:r w:rsidRPr="004B008C">
        <w:rPr>
          <w:rFonts w:ascii="Calibri" w:hAnsi="Calibri"/>
          <w:noProof/>
          <w:sz w:val="20"/>
        </w:rPr>
        <w:tab/>
        <w:t>Powell SN, Mullen T, Young L, Heald D, Iv ETP. SARS-CoV-2 Impact on Elective Orthopaedic Surgery: Implications for Post-Pandemic Recovery. J Bone Jt Surg  2020;</w:t>
      </w:r>
    </w:p>
    <w:p w14:paraId="3874728F"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1. </w:t>
      </w:r>
      <w:r w:rsidRPr="004B008C">
        <w:rPr>
          <w:rFonts w:ascii="Calibri" w:hAnsi="Calibri"/>
          <w:noProof/>
          <w:sz w:val="20"/>
        </w:rPr>
        <w:tab/>
        <w:t>Salenger R, Etchill EW, Ad N, et al. The Surge after the Surge: Cardiac Surgery post-COVID-19. Ann Thorac Surg [Internet] 2020 [cited 2020 Jun 15];Available from: https://linkinghub.elsevier.com/retrieve/pii/S0003497520306937</w:t>
      </w:r>
    </w:p>
    <w:p w14:paraId="665BBAB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2. </w:t>
      </w:r>
      <w:r w:rsidRPr="004B008C">
        <w:rPr>
          <w:rFonts w:ascii="Calibri" w:hAnsi="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81674A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3. </w:t>
      </w:r>
      <w:r w:rsidRPr="004B008C">
        <w:rPr>
          <w:rFonts w:ascii="Calibri" w:hAnsi="Calibri"/>
          <w:noProof/>
          <w:sz w:val="20"/>
        </w:rPr>
        <w:tab/>
        <w:t>MacCormick AD, Parry BR. Judgment analysis of surgeons’ prioritization of patients for elective general surgery. Med Decis Making [Internet] 2006 [cited 2020 Mar 27];26(3):255–64. Available from: http://www.ncbi.nlm.nih.gov/pubmed/16751324</w:t>
      </w:r>
    </w:p>
    <w:p w14:paraId="40867F7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4. </w:t>
      </w:r>
      <w:r w:rsidRPr="004B008C">
        <w:rPr>
          <w:rFonts w:ascii="Calibri" w:hAnsi="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2D4CCAE"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5. </w:t>
      </w:r>
      <w:r w:rsidRPr="004B008C">
        <w:rPr>
          <w:rFonts w:ascii="Calibri" w:hAnsi="Calibri"/>
          <w:noProof/>
          <w:sz w:val="20"/>
        </w:rPr>
        <w:tab/>
        <w:t xml:space="preserve">Daugherty Biddison L, Berkowitz KA, Courtney B, et al. Ethical considerations: Care of the critically ill and injured during pandemics and disasters: CHEST consensus statement. Chest 2014;146(4 Suppl):e145S-e155S. </w:t>
      </w:r>
    </w:p>
    <w:p w14:paraId="38BCD786"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6. </w:t>
      </w:r>
      <w:r w:rsidRPr="004B008C">
        <w:rPr>
          <w:rFonts w:ascii="Calibri" w:hAnsi="Calibri"/>
          <w:noProof/>
          <w:sz w:val="20"/>
        </w:rPr>
        <w:tab/>
        <w:t xml:space="preserve">Bayer R. Ethical Considerations for Decision Making Regarding Allocation of Mechanical Ventilators during a Severe Influenza Pandemic or Other Public Health Emergency. 2011. </w:t>
      </w:r>
    </w:p>
    <w:p w14:paraId="3FA4FEE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7. </w:t>
      </w:r>
      <w:r w:rsidRPr="004B008C">
        <w:rPr>
          <w:rFonts w:ascii="Calibri" w:hAnsi="Calibri"/>
          <w:noProof/>
          <w:sz w:val="20"/>
        </w:rPr>
        <w:tab/>
        <w:t xml:space="preserve">York State Department of Health N. VENTILATOR ALLOCATION GUIDELINES New York State Task Force on Life and the Law New York State Department of Health. 2015. </w:t>
      </w:r>
    </w:p>
    <w:p w14:paraId="37D2EE5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8. </w:t>
      </w:r>
      <w:r w:rsidRPr="004B008C">
        <w:rPr>
          <w:rFonts w:ascii="Calibri" w:hAnsi="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320EF32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19. </w:t>
      </w:r>
      <w:r w:rsidRPr="004B008C">
        <w:rPr>
          <w:rFonts w:ascii="Calibri" w:hAnsi="Calibri"/>
          <w:noProof/>
          <w:sz w:val="20"/>
        </w:rPr>
        <w:tab/>
        <w:t xml:space="preserve">Garner RT, Rosen B. Moral Philosophy: A Systematic Introduction to Normative Ethics and Meta-Ethics. New York: Macmillan; 1967. </w:t>
      </w:r>
    </w:p>
    <w:p w14:paraId="0291D2D8"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0. </w:t>
      </w:r>
      <w:r w:rsidRPr="004B008C">
        <w:rPr>
          <w:rFonts w:ascii="Calibri" w:hAnsi="Calibri"/>
          <w:noProof/>
          <w:sz w:val="20"/>
        </w:rPr>
        <w:tab/>
        <w:t>Siebert U, Alagoz O, Bayoumi AM, et al. State-Transition Modeling: A Report of the ISPOR-SMDM Modeling Good Research Practices Task Force-3. Value Heal [Internet] 2012;15(6):812–20. Available from: http://eprints.gla.ac.uk/73437/</w:t>
      </w:r>
    </w:p>
    <w:p w14:paraId="2F524F2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1. </w:t>
      </w:r>
      <w:r w:rsidRPr="004B008C">
        <w:rPr>
          <w:rFonts w:ascii="Calibri" w:hAnsi="Calibri"/>
          <w:noProof/>
          <w:sz w:val="20"/>
        </w:rPr>
        <w:tab/>
        <w:t>Hunink M, Mc E, Glasziou P, Elstein A. Decision Making in Health and Medicine: Integrating Evidence and Values [Internet]. 2nd ed. Cambridge: Cambridge University Press; 2003 [cited 2020 May 19]. Available from: http://www.cambridge.org</w:t>
      </w:r>
    </w:p>
    <w:p w14:paraId="03B29AB5"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2. </w:t>
      </w:r>
      <w:r w:rsidRPr="004B008C">
        <w:rPr>
          <w:rFonts w:ascii="Calibri" w:hAnsi="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5E5C39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3. </w:t>
      </w:r>
      <w:r w:rsidRPr="004B008C">
        <w:rPr>
          <w:rFonts w:ascii="Calibri" w:hAnsi="Calibri"/>
          <w:noProof/>
          <w:sz w:val="20"/>
        </w:rPr>
        <w:tab/>
        <w:t>Sonnenberg FA, Beck JR. Markov Models in Medical Decision Making. Med Decis Mak [Internet] 1993 [cited 2018 Nov 15];13(4):322–38. Available from: http://journals.sagepub.com/doi/10.1177/0272989X9301300409</w:t>
      </w:r>
    </w:p>
    <w:p w14:paraId="0A8CFCF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4. </w:t>
      </w:r>
      <w:r w:rsidRPr="004B008C">
        <w:rPr>
          <w:rFonts w:ascii="Calibri" w:hAnsi="Calibri"/>
          <w:noProof/>
          <w:sz w:val="20"/>
        </w:rPr>
        <w:tab/>
        <w:t xml:space="preserve">Husereau D, Drummond M, Petrou S, et al. Consolidated Health Economic Evaluation Reporting </w:t>
      </w:r>
      <w:r w:rsidRPr="004B008C">
        <w:rPr>
          <w:rFonts w:ascii="Calibri" w:hAnsi="Calibri"/>
          <w:noProof/>
          <w:sz w:val="20"/>
        </w:rPr>
        <w:lastRenderedPageBreak/>
        <w:t xml:space="preserve">Standards (CHEERS) statement. Eur J Heal Econ 2013;14:367–72. </w:t>
      </w:r>
    </w:p>
    <w:p w14:paraId="5DD0DD9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5. </w:t>
      </w:r>
      <w:r w:rsidRPr="004B008C">
        <w:rPr>
          <w:rFonts w:ascii="Calibri" w:hAnsi="Calibri"/>
          <w:noProof/>
          <w:sz w:val="20"/>
        </w:rPr>
        <w:tab/>
        <w:t>R Core Team. R: A language and Environment for Statistical Computing [Internet]. 2013;Available from: https://www.r-project.org</w:t>
      </w:r>
    </w:p>
    <w:p w14:paraId="30D2494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6. </w:t>
      </w:r>
      <w:r w:rsidRPr="004B008C">
        <w:rPr>
          <w:rFonts w:ascii="Calibri" w:hAnsi="Calibri"/>
          <w:noProof/>
          <w:sz w:val="20"/>
        </w:rPr>
        <w:tab/>
        <w:t>Alarid-Escudero F, Krijkamp EM, Enns EA, Hunink MGM, Pechlivanoglou P, Jalal H. Cohort state-transition models in R: From conceptualization to implementation. 2020 [cited 2020 May 19];Available from: http://arxiv.org/abs/2001.07824</w:t>
      </w:r>
    </w:p>
    <w:p w14:paraId="0E528EC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7. </w:t>
      </w:r>
      <w:r w:rsidRPr="004B008C">
        <w:rPr>
          <w:rFonts w:ascii="Calibri" w:hAnsi="Calibri"/>
          <w:noProof/>
          <w:sz w:val="20"/>
        </w:rPr>
        <w:tab/>
        <w:t xml:space="preserve">Alarid-Escudero F, Krijkamp EM, Pechlivanoglou P, et al. A Need for Change! A Coding Framework for Improving Transparency in Decision Modeling. Pharmacoeconomics 2019;37(11):1329–39. </w:t>
      </w:r>
    </w:p>
    <w:p w14:paraId="103B20B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8. </w:t>
      </w:r>
      <w:r w:rsidRPr="004B008C">
        <w:rPr>
          <w:rFonts w:ascii="Calibri" w:hAnsi="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4761B79C"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29. </w:t>
      </w:r>
      <w:r w:rsidRPr="004B008C">
        <w:rPr>
          <w:rFonts w:ascii="Calibri" w:hAnsi="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ACDB3F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0. </w:t>
      </w:r>
      <w:r w:rsidRPr="004B008C">
        <w:rPr>
          <w:rFonts w:ascii="Calibri" w:hAnsi="Calibri"/>
          <w:noProof/>
          <w:sz w:val="20"/>
        </w:rPr>
        <w:tab/>
        <w:t xml:space="preserve">Konstantinides S, Geibel A, Olschewski M, et al. A comparison of surgical and medical therapy for atrial septal defect in adults. N Engl J Med 1995;333(8):469–73. </w:t>
      </w:r>
    </w:p>
    <w:p w14:paraId="107CD6F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1. </w:t>
      </w:r>
      <w:r w:rsidRPr="004B008C">
        <w:rPr>
          <w:rFonts w:ascii="Calibri" w:hAnsi="Calibri"/>
          <w:noProof/>
          <w:sz w:val="20"/>
        </w:rPr>
        <w:tab/>
        <w:t xml:space="preserve">Fein DA, Mendenhall WM, Parsons JT, et al. Carcinoma of the oral tongue: A comparison of results and complications of treatment with radiotherapy and/or surgery. Head Neck 1994;16(4):358–65. </w:t>
      </w:r>
    </w:p>
    <w:p w14:paraId="2050180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2. </w:t>
      </w:r>
      <w:r w:rsidRPr="004B008C">
        <w:rPr>
          <w:rFonts w:ascii="Calibri" w:hAnsi="Calibri"/>
          <w:noProof/>
          <w:sz w:val="20"/>
        </w:rPr>
        <w:tab/>
        <w:t xml:space="preserve">Jakola AS, Myrmel KS, Kloster R, et al. Comparison of a strategy favoring early surgical resection vs a strategy favoring watchful waiting in low-grade gliomas. JAMA - J Am Med Assoc 2012;308(18):1881–8. </w:t>
      </w:r>
    </w:p>
    <w:p w14:paraId="3BB68AE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3. </w:t>
      </w:r>
      <w:r w:rsidRPr="004B008C">
        <w:rPr>
          <w:rFonts w:ascii="Calibri" w:hAnsi="Calibri"/>
          <w:noProof/>
          <w:sz w:val="20"/>
        </w:rPr>
        <w:tab/>
        <w:t xml:space="preserve">Haruna A, Muro S, Nakano Y, et al. CT scan findings of emphysema predict mortality in COPD. Chest 2010;138(3):635–40. </w:t>
      </w:r>
    </w:p>
    <w:p w14:paraId="64FB88E5"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4. </w:t>
      </w:r>
      <w:r w:rsidRPr="004B008C">
        <w:rPr>
          <w:rFonts w:ascii="Calibri" w:hAnsi="Calibri"/>
          <w:noProof/>
          <w:sz w:val="20"/>
        </w:rPr>
        <w:tab/>
        <w:t xml:space="preserve">Ruys AT, Heuts SG, Rauws EA, Busch ORC, Gouma DJ, Van Gulik TM. Delay in surgical treatment of patients with hilar cholangiocarcinoma: Does time impact outcomes? HPB 2014;16(5):469–74. </w:t>
      </w:r>
    </w:p>
    <w:p w14:paraId="20BFB64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5. </w:t>
      </w:r>
      <w:r w:rsidRPr="004B008C">
        <w:rPr>
          <w:rFonts w:ascii="Calibri" w:hAnsi="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5BF6EC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6. </w:t>
      </w:r>
      <w:r w:rsidRPr="004B008C">
        <w:rPr>
          <w:rFonts w:ascii="Calibri" w:hAnsi="Calibri"/>
          <w:noProof/>
          <w:sz w:val="20"/>
        </w:rPr>
        <w:tab/>
        <w:t>Salomon JA, Haagsma JA, Davis A, et al. Disability weights for the Global Burden of Disease 2013 study [Internet]. 2015 [cited 2020 May 14]. Available from: www.thelancet.com/lancetgh</w:t>
      </w:r>
    </w:p>
    <w:p w14:paraId="4C0A4EC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7. </w:t>
      </w:r>
      <w:r w:rsidRPr="004B008C">
        <w:rPr>
          <w:rFonts w:ascii="Calibri" w:hAnsi="Calibri"/>
          <w:noProof/>
          <w:sz w:val="20"/>
        </w:rPr>
        <w:tab/>
        <w:t xml:space="preserve">Chen EY, Mayo SC, Sutton T, et al. Effect of Time to Surgery of Colorectal Liver Metastases on Survival. J Gastrointest Cancer 2020;Epub. </w:t>
      </w:r>
    </w:p>
    <w:p w14:paraId="427C9A2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8. </w:t>
      </w:r>
      <w:r w:rsidRPr="004B008C">
        <w:rPr>
          <w:rFonts w:ascii="Calibri" w:hAnsi="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4131D78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39. </w:t>
      </w:r>
      <w:r w:rsidRPr="004B008C">
        <w:rPr>
          <w:rFonts w:ascii="Calibri" w:hAnsi="Calibri"/>
          <w:noProof/>
          <w:sz w:val="20"/>
        </w:rPr>
        <w:tab/>
        <w:t xml:space="preserve">Noorbakhsh A, Tang JA, Marcus LP, et al. Gross-total resection outcomes in an elderly population with glioblastoma: A SEER-based analysis. Clinical article. J Neurosurg 2014;120(1):31–9. </w:t>
      </w:r>
    </w:p>
    <w:p w14:paraId="3026335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0. </w:t>
      </w:r>
      <w:r w:rsidRPr="004B008C">
        <w:rPr>
          <w:rFonts w:ascii="Calibri" w:hAnsi="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448BFCD3"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1. </w:t>
      </w:r>
      <w:r w:rsidRPr="004B008C">
        <w:rPr>
          <w:rFonts w:ascii="Calibri" w:hAnsi="Calibri"/>
          <w:noProof/>
          <w:sz w:val="20"/>
        </w:rPr>
        <w:tab/>
        <w:t xml:space="preserve">Lee JN, Kwon SY, Choi GS, et al. Impact of surgical wait time on oncologic outcomes in upper urinary tract urothelial carcinoma. J Surg Oncol 2014;110(4):468–75. </w:t>
      </w:r>
    </w:p>
    <w:p w14:paraId="496F064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2. </w:t>
      </w:r>
      <w:r w:rsidRPr="004B008C">
        <w:rPr>
          <w:rFonts w:ascii="Calibri" w:hAnsi="Calibri"/>
          <w:noProof/>
          <w:sz w:val="20"/>
        </w:rPr>
        <w:tab/>
        <w:t xml:space="preserve">Lim C, Bhangui P, Salloum C, et al. Impact of time to surgery in the outcome of patients with liver resection for BCLC 0-A stage hepatocellular carcinoma. J Hepatol 2018;68(1):100–8. </w:t>
      </w:r>
    </w:p>
    <w:p w14:paraId="4351245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3. </w:t>
      </w:r>
      <w:r w:rsidRPr="004B008C">
        <w:rPr>
          <w:rFonts w:ascii="Calibri" w:hAnsi="Calibri"/>
          <w:noProof/>
          <w:sz w:val="20"/>
        </w:rPr>
        <w:tab/>
        <w:t xml:space="preserve">Moss AJ, Jackson Hall W, Cannom DS, et al. Improved survival with an implanted defibrillator in patients with coronary disease at high risk for ventricular arrhythmia. N Engl J Med 1996;335(26):1933–40. </w:t>
      </w:r>
    </w:p>
    <w:p w14:paraId="1AEC072F"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4. </w:t>
      </w:r>
      <w:r w:rsidRPr="004B008C">
        <w:rPr>
          <w:rFonts w:ascii="Calibri" w:hAnsi="Calibri"/>
          <w:noProof/>
          <w:sz w:val="20"/>
        </w:rPr>
        <w:tab/>
        <w:t>Kankersoorten - IKNL [Internet]. [cited 2020 May 19];Available from: https://iknl.nl/kankersoorten</w:t>
      </w:r>
    </w:p>
    <w:p w14:paraId="6BDC46ED"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5. </w:t>
      </w:r>
      <w:r w:rsidRPr="004B008C">
        <w:rPr>
          <w:rFonts w:ascii="Calibri" w:hAnsi="Calibri"/>
          <w:noProof/>
          <w:sz w:val="20"/>
        </w:rPr>
        <w:tab/>
        <w:t xml:space="preserve">Scott SWM, Batchelder AJ, Kirkbride D, Naylor AR, Thompson JP. Late Survival in Nonoperated Patients with Infrarenal Abdominal Aortic Aneurysm. Eur J Vasc Endovasc Surg 2016;52(4):444–9. </w:t>
      </w:r>
    </w:p>
    <w:p w14:paraId="7C99DC6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6. </w:t>
      </w:r>
      <w:r w:rsidRPr="004B008C">
        <w:rPr>
          <w:rFonts w:ascii="Calibri" w:hAnsi="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5A9EB7C"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7. </w:t>
      </w:r>
      <w:r w:rsidRPr="004B008C">
        <w:rPr>
          <w:rFonts w:ascii="Calibri" w:hAnsi="Calibri"/>
          <w:noProof/>
          <w:sz w:val="20"/>
        </w:rPr>
        <w:tab/>
        <w:t xml:space="preserve">Brewster DC, Jones JE, Chung TK, et al. Long-term outcomes after endovascular abdominal aortic </w:t>
      </w:r>
      <w:r w:rsidRPr="004B008C">
        <w:rPr>
          <w:rFonts w:ascii="Calibri" w:hAnsi="Calibri"/>
          <w:noProof/>
          <w:sz w:val="20"/>
        </w:rPr>
        <w:lastRenderedPageBreak/>
        <w:t xml:space="preserve">aneurysm repair: The First Decade. Ann. Surg. 2006;244(3):426–36. </w:t>
      </w:r>
    </w:p>
    <w:p w14:paraId="52BBBC3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8. </w:t>
      </w:r>
      <w:r w:rsidRPr="004B008C">
        <w:rPr>
          <w:rFonts w:ascii="Calibri" w:hAnsi="Calibri"/>
          <w:noProof/>
          <w:sz w:val="20"/>
        </w:rPr>
        <w:tab/>
        <w:t xml:space="preserve">Brunner M, Olschewski M, Geibeli A, Bode C, Zehender M. Long-term survival after pacemaker implantation: Prognostic importance of gender and baseline patient characteristics. Eur Heart J 2004;25(1):88–95. </w:t>
      </w:r>
    </w:p>
    <w:p w14:paraId="072FEDA9"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49. </w:t>
      </w:r>
      <w:r w:rsidRPr="004B008C">
        <w:rPr>
          <w:rFonts w:ascii="Calibri" w:hAnsi="Calibri"/>
          <w:noProof/>
          <w:sz w:val="20"/>
        </w:rPr>
        <w:tab/>
        <w:t xml:space="preserve">Rose EA, Gelijns AC, Moskowitz AJ, et al. Long-term use of a left ventricular assist device for end-stage heart failure. N Engl J Med 2001;345(20):1435–43. </w:t>
      </w:r>
    </w:p>
    <w:p w14:paraId="54BD2CE8"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0. </w:t>
      </w:r>
      <w:r w:rsidRPr="004B008C">
        <w:rPr>
          <w:rFonts w:ascii="Calibri" w:hAnsi="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7870A92E"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1. </w:t>
      </w:r>
      <w:r w:rsidRPr="004B008C">
        <w:rPr>
          <w:rFonts w:ascii="Calibri" w:hAnsi="Calibri"/>
          <w:noProof/>
          <w:sz w:val="20"/>
        </w:rPr>
        <w:tab/>
        <w:t xml:space="preserve">Kann BH, Verma V, Stahl JM, et al. Multi-institutional analysis of stereotactic body radiation therapy for operable early-stage non-small cell lung carcinoma. Radiother Oncol 2019;134:44–9. </w:t>
      </w:r>
    </w:p>
    <w:p w14:paraId="15172EF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2. </w:t>
      </w:r>
      <w:r w:rsidRPr="004B008C">
        <w:rPr>
          <w:rFonts w:ascii="Calibri" w:hAnsi="Calibri"/>
          <w:noProof/>
          <w:sz w:val="20"/>
        </w:rPr>
        <w:tab/>
        <w:t xml:space="preserve">Huang CE, Yang YH, Chen WC, et al. Nephroureterectomy increase 5 year survival in patients on dialysis with upper urinary tract urothelial carcinoma. Oncotarget 2017;8(45):79876–83. </w:t>
      </w:r>
    </w:p>
    <w:p w14:paraId="3570965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3. </w:t>
      </w:r>
      <w:r w:rsidRPr="004B008C">
        <w:rPr>
          <w:rFonts w:ascii="Calibri" w:hAnsi="Calibri"/>
          <w:noProof/>
          <w:sz w:val="20"/>
        </w:rPr>
        <w:tab/>
        <w:t>NHR [Internet]. [cited 2020 May 19];Available from: https://nederlandsehartregistratie.nl/</w:t>
      </w:r>
    </w:p>
    <w:p w14:paraId="3B434ED5"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4. </w:t>
      </w:r>
      <w:r w:rsidRPr="004B008C">
        <w:rPr>
          <w:rFonts w:ascii="Calibri" w:hAnsi="Calibri"/>
          <w:noProof/>
          <w:sz w:val="20"/>
        </w:rPr>
        <w:tab/>
        <w:t xml:space="preserve">Shalowitz DI, Epstein AJ, Ko EM, Giuntoli RL. Non-surgical management of ovarian cancer: Prevalence and implications. Gynecol Oncol 2016;142(1):30–7. </w:t>
      </w:r>
    </w:p>
    <w:p w14:paraId="20341E1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5. </w:t>
      </w:r>
      <w:r w:rsidRPr="004B008C">
        <w:rPr>
          <w:rFonts w:ascii="Calibri" w:hAnsi="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0A72401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6. </w:t>
      </w:r>
      <w:r w:rsidRPr="004B008C">
        <w:rPr>
          <w:rFonts w:ascii="Calibri" w:hAnsi="Calibri"/>
          <w:noProof/>
          <w:sz w:val="20"/>
        </w:rPr>
        <w:tab/>
        <w:t xml:space="preserve">Kim WR, Lake JR, Smith JM, et al. OPTN/SRTR 2016 Annual Data Report: Liver. Am J Transplant 2018;18:172–253. </w:t>
      </w:r>
    </w:p>
    <w:p w14:paraId="5C11FBB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7. </w:t>
      </w:r>
      <w:r w:rsidRPr="004B008C">
        <w:rPr>
          <w:rFonts w:ascii="Calibri" w:hAnsi="Calibri"/>
          <w:noProof/>
          <w:sz w:val="20"/>
        </w:rPr>
        <w:tab/>
        <w:t xml:space="preserve">Muluk SC, Muluk VS, Kelley ME, et al. Outcome events in patients with claudication: A 15-year study in 2777 patients. J Vasc Surg 2001;33(2):251–8. </w:t>
      </w:r>
    </w:p>
    <w:p w14:paraId="38F16B66"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8. </w:t>
      </w:r>
      <w:r w:rsidRPr="004B008C">
        <w:rPr>
          <w:rFonts w:ascii="Calibri" w:hAnsi="Calibri"/>
          <w:noProof/>
          <w:sz w:val="20"/>
        </w:rPr>
        <w:tab/>
        <w:t xml:space="preserve">Holtzman A, Morris CG, Amdur RJ, Dziegielewski PT, Boyce B, Mendenhall WM. Outcomes after primary or adjuvant radiotherapy for salivary gland carcinoma. Acta Oncol (Madr) 2017;56(3):484–9. </w:t>
      </w:r>
    </w:p>
    <w:p w14:paraId="20B2077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59. </w:t>
      </w:r>
      <w:r w:rsidRPr="004B008C">
        <w:rPr>
          <w:rFonts w:ascii="Calibri" w:hAnsi="Calibri"/>
          <w:noProof/>
          <w:sz w:val="20"/>
        </w:rPr>
        <w:tab/>
        <w:t xml:space="preserve">Murphy MM, Simons JP, Hill JS, et al. Pancreatic resection: A key component to reducing racial disparities in pancreatic adenocarcinoma. Cancer 2009;115(17):3979–90. </w:t>
      </w:r>
    </w:p>
    <w:p w14:paraId="68D4364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0. </w:t>
      </w:r>
      <w:r w:rsidRPr="004B008C">
        <w:rPr>
          <w:rFonts w:ascii="Calibri" w:hAnsi="Calibri"/>
          <w:noProof/>
          <w:sz w:val="20"/>
        </w:rPr>
        <w:tab/>
        <w:t xml:space="preserve">Mikkola R, Kelahaara J, Heikkinen J, Lahtinen J, Biancari F. Poor late survival after surgical treatment of pleural empyema. World J Surg 2010;34(2):266–71. </w:t>
      </w:r>
    </w:p>
    <w:p w14:paraId="3033B696"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1. </w:t>
      </w:r>
      <w:r w:rsidRPr="004B008C">
        <w:rPr>
          <w:rFonts w:ascii="Calibri" w:hAnsi="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AF05C1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2. </w:t>
      </w:r>
      <w:r w:rsidRPr="004B008C">
        <w:rPr>
          <w:rFonts w:ascii="Calibri" w:hAnsi="Calibri"/>
          <w:noProof/>
          <w:sz w:val="20"/>
        </w:rPr>
        <w:tab/>
        <w:t xml:space="preserve">Piehler JM, Crichlow RW. Primary Carcinoma of the Gallbladder. Arch Surg 1977;112(1):26–30. </w:t>
      </w:r>
    </w:p>
    <w:p w14:paraId="02093EF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3. </w:t>
      </w:r>
      <w:r w:rsidRPr="004B008C">
        <w:rPr>
          <w:rFonts w:ascii="Calibri" w:hAnsi="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37C13916"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4. </w:t>
      </w:r>
      <w:r w:rsidRPr="004B008C">
        <w:rPr>
          <w:rFonts w:ascii="Calibri" w:hAnsi="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0AB7D30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5. </w:t>
      </w:r>
      <w:r w:rsidRPr="004B008C">
        <w:rPr>
          <w:rFonts w:ascii="Calibri" w:hAnsi="Calibri"/>
          <w:noProof/>
          <w:sz w:val="20"/>
        </w:rPr>
        <w:tab/>
        <w:t xml:space="preserve">Soran A, Ozmen V, Ozbas S, et al. Randomized Trial Comparing Resection of Primary Tumor with No Surgery in Stage IV Breast Cancer at Presentation: Protocol MF07-01. Ann Surg Oncol 2018;25(11):3141–9. </w:t>
      </w:r>
    </w:p>
    <w:p w14:paraId="49281381"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6. </w:t>
      </w:r>
      <w:r w:rsidRPr="004B008C">
        <w:rPr>
          <w:rFonts w:ascii="Calibri" w:hAnsi="Calibri"/>
          <w:noProof/>
          <w:sz w:val="20"/>
        </w:rPr>
        <w:tab/>
        <w:t xml:space="preserve">Ginsberg RJ, Rubinstein L V. Randomized trial of lobectomy versus limited resection for T1 N0 non-small cell lung cancer. Ann Thorac Surg 1995;60(3):615–23. </w:t>
      </w:r>
    </w:p>
    <w:p w14:paraId="218112C8"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7. </w:t>
      </w:r>
      <w:r w:rsidRPr="004B008C">
        <w:rPr>
          <w:rFonts w:ascii="Calibri" w:hAnsi="Calibri"/>
          <w:noProof/>
          <w:sz w:val="20"/>
        </w:rPr>
        <w:tab/>
        <w:t xml:space="preserve">Redden MD, Chin TY, van Driel ML. Surgical versus non-surgical management for pleural empyema. Cochrane Database Syst. Rev. 2017;2017(3). </w:t>
      </w:r>
    </w:p>
    <w:p w14:paraId="6FBA511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8. </w:t>
      </w:r>
      <w:r w:rsidRPr="004B008C">
        <w:rPr>
          <w:rFonts w:ascii="Calibri" w:hAnsi="Calibri"/>
          <w:noProof/>
          <w:sz w:val="20"/>
        </w:rPr>
        <w:tab/>
        <w:t xml:space="preserve">Sørensen VR, Heaf J, Wehberg S, Sørensen SS. Survival Benefit in Renal Transplantation Despite High Comorbidity. Transplantation 2016;100(10):2160–7. </w:t>
      </w:r>
    </w:p>
    <w:p w14:paraId="59C6597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69. </w:t>
      </w:r>
      <w:r w:rsidRPr="004B008C">
        <w:rPr>
          <w:rFonts w:ascii="Calibri" w:hAnsi="Calibri"/>
          <w:noProof/>
          <w:sz w:val="20"/>
        </w:rPr>
        <w:tab/>
        <w:t xml:space="preserve">Shalowitz DI, Epstein AJ, Buckingham L, Ko EM, Giuntoli RL. Survival implications of time to surgical treatment of endometrial cancers. Am J Obstet Gynecol 2017;216(3):268.e1-268.e18. </w:t>
      </w:r>
    </w:p>
    <w:p w14:paraId="2963105C"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0. </w:t>
      </w:r>
      <w:r w:rsidRPr="004B008C">
        <w:rPr>
          <w:rFonts w:ascii="Calibri" w:hAnsi="Calibri"/>
          <w:noProof/>
          <w:sz w:val="20"/>
        </w:rPr>
        <w:tab/>
        <w:t xml:space="preserve">van Harten M, de Ridder M, Hamming-Vrieze O, Smeele L, Balm A, van den Brekel M. The association of treatment delay and prognosis in head and neck squamous cell carcinoma (HNSCC) patients in a Dutch </w:t>
      </w:r>
      <w:r w:rsidRPr="004B008C">
        <w:rPr>
          <w:rFonts w:ascii="Calibri" w:hAnsi="Calibri"/>
          <w:noProof/>
          <w:sz w:val="20"/>
        </w:rPr>
        <w:lastRenderedPageBreak/>
        <w:t>comprehensive cancer center. Oral Oncol [Internet] 2014 [cited 2020 May 19];50(4):282–90. Available from: https://www.ncbi.nlm.nih.gov/pubmed/24405882</w:t>
      </w:r>
    </w:p>
    <w:p w14:paraId="5877630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1. </w:t>
      </w:r>
      <w:r w:rsidRPr="004B008C">
        <w:rPr>
          <w:rFonts w:ascii="Calibri" w:hAnsi="Calibri"/>
          <w:noProof/>
          <w:sz w:val="20"/>
        </w:rPr>
        <w:tab/>
        <w:t xml:space="preserve">Stewart JM, Tone AA, Jiang H, et al. The optimal time for surgery in women with serous ovarian cancer. Can J Surg 2016;59(4):223–32. </w:t>
      </w:r>
    </w:p>
    <w:p w14:paraId="771DDF13"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2. </w:t>
      </w:r>
      <w:r w:rsidRPr="004B008C">
        <w:rPr>
          <w:rFonts w:ascii="Calibri" w:hAnsi="Calibri"/>
          <w:noProof/>
          <w:sz w:val="20"/>
        </w:rPr>
        <w:tab/>
        <w:t xml:space="preserve">Davies L, Welch G. Thyroid cancer survival in the United States: Observational data from 1973 to 2005. Arch Otolaryngol - Head Neck Surg 2010;136(5):440–4. </w:t>
      </w:r>
    </w:p>
    <w:p w14:paraId="5003C13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3. </w:t>
      </w:r>
      <w:r w:rsidRPr="004B008C">
        <w:rPr>
          <w:rFonts w:ascii="Calibri" w:hAnsi="Calibri"/>
          <w:noProof/>
          <w:sz w:val="20"/>
        </w:rPr>
        <w:tab/>
        <w:t xml:space="preserve">Bleicher RJ, Ruth K, Sigurdson ER, et al. Time to surgery and breast cancer survival in the United States. JAMA Oncol 2016;2(3):330–9. </w:t>
      </w:r>
    </w:p>
    <w:p w14:paraId="3B17D7E9"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4. </w:t>
      </w:r>
      <w:r w:rsidRPr="004B008C">
        <w:rPr>
          <w:rFonts w:ascii="Calibri" w:hAnsi="Calibri"/>
          <w:noProof/>
          <w:sz w:val="20"/>
        </w:rPr>
        <w:tab/>
        <w:t xml:space="preserve">Morse E, Fujiwara RJT, Judson B, Mehra S. Treatment Times in Salivary Gland Cancer: National Patterns and Association with Survival. Otolaryngol - Head Neck Surg (United States) 2018;159(2):283–92. </w:t>
      </w:r>
    </w:p>
    <w:p w14:paraId="1CC2CE5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5. </w:t>
      </w:r>
      <w:r w:rsidRPr="004B008C">
        <w:rPr>
          <w:rFonts w:ascii="Calibri" w:hAnsi="Calibri"/>
          <w:noProof/>
          <w:sz w:val="20"/>
        </w:rPr>
        <w:tab/>
        <w:t>USRDS [Internet]. [cited 2020 May 19];Available from: https://www.usrds.org/2015/view/</w:t>
      </w:r>
    </w:p>
    <w:p w14:paraId="78722755"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6. </w:t>
      </w:r>
      <w:r w:rsidRPr="004B008C">
        <w:rPr>
          <w:rFonts w:ascii="Calibri" w:hAnsi="Calibri"/>
          <w:noProof/>
          <w:sz w:val="20"/>
        </w:rPr>
        <w:tab/>
        <w:t xml:space="preserve">Kirkegård J, Mortensen FV, Hansen CP, Mortensen MB, Sall M, Fristrup C. Waiting time to surgery and pancreatic cancer survival: A nationwide population-based cohort study. Eur J Surg Oncol 2019;45(10):1901–5. </w:t>
      </w:r>
    </w:p>
    <w:p w14:paraId="4E5BD845"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7. </w:t>
      </w:r>
      <w:r w:rsidRPr="004B008C">
        <w:rPr>
          <w:rFonts w:ascii="Calibri" w:hAnsi="Calibri"/>
          <w:noProof/>
          <w:sz w:val="20"/>
        </w:rPr>
        <w:tab/>
        <w:t xml:space="preserve">Chung JH, Lee SH, Kim KT, Jung JS, Son HS, Sun K. Optimal Timing of Thoracoscopic Drainage and Decortication for Empyema. Ann Thorac Surg 2014;97(1):224–9. </w:t>
      </w:r>
    </w:p>
    <w:p w14:paraId="3484BA97"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8. </w:t>
      </w:r>
      <w:r w:rsidRPr="004B008C">
        <w:rPr>
          <w:rFonts w:ascii="Calibri" w:hAnsi="Calibri"/>
          <w:noProof/>
          <w:sz w:val="20"/>
        </w:rPr>
        <w:tab/>
        <w:t>Organ Procurement and Transplantation Network [Internet]. [cited 2020 May 19];Available from: https://optn.transplant.hrsa.gov/data/view-data-reports/national-data/</w:t>
      </w:r>
    </w:p>
    <w:p w14:paraId="62F6FF6E"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79. </w:t>
      </w:r>
      <w:r w:rsidRPr="004B008C">
        <w:rPr>
          <w:rFonts w:ascii="Calibri" w:hAnsi="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38B2113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0. </w:t>
      </w:r>
      <w:r w:rsidRPr="004B008C">
        <w:rPr>
          <w:rFonts w:ascii="Calibri" w:hAnsi="Calibri"/>
          <w:noProof/>
          <w:sz w:val="20"/>
        </w:rPr>
        <w:tab/>
        <w:t xml:space="preserve">Bonow RO, Greenland P. Population-wide trends in aortic stenosis incidence and outcomes. Circulation. 2015;131(11):969–71. </w:t>
      </w:r>
    </w:p>
    <w:p w14:paraId="224BB7FD"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1. </w:t>
      </w:r>
      <w:r w:rsidRPr="004B008C">
        <w:rPr>
          <w:rFonts w:ascii="Calibri" w:hAnsi="Calibri"/>
          <w:noProof/>
          <w:sz w:val="20"/>
        </w:rPr>
        <w:tab/>
        <w:t xml:space="preserve">Badalato GM, Gaya JM, Hruby G, et al. Immediate radical cystectomy vs conservative management for high grade cT1 bladder cancer: Is there a survival difference? BJU Int 2012;110(10):1471–7. </w:t>
      </w:r>
    </w:p>
    <w:p w14:paraId="4DDE1730"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2. </w:t>
      </w:r>
      <w:r w:rsidRPr="004B008C">
        <w:rPr>
          <w:rFonts w:ascii="Calibri" w:hAnsi="Calibri"/>
          <w:noProof/>
          <w:sz w:val="20"/>
        </w:rPr>
        <w:tab/>
        <w:t xml:space="preserve">Lee CT, Madii R, Daignault S, et al. Cystectomy delay more than 3 months from initial bladder cancer diagnosis results in decreased disease specific and overall survival. J Urol 2006;175(4):1262–7. </w:t>
      </w:r>
    </w:p>
    <w:p w14:paraId="5C2C61B4"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3. </w:t>
      </w:r>
      <w:r w:rsidRPr="004B008C">
        <w:rPr>
          <w:rFonts w:ascii="Calibri" w:hAnsi="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2DAD2B5B"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4. </w:t>
      </w:r>
      <w:r w:rsidRPr="004B008C">
        <w:rPr>
          <w:rFonts w:ascii="Calibri" w:hAnsi="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67650A4A"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5. </w:t>
      </w:r>
      <w:r w:rsidRPr="004B008C">
        <w:rPr>
          <w:rFonts w:ascii="Calibri" w:hAnsi="Calibri"/>
          <w:noProof/>
          <w:sz w:val="20"/>
        </w:rPr>
        <w:tab/>
        <w:t>Petrides GA, Subramaniam N, Pham M, et al. Reducing the morbidity of parotidectomy for benign pathology. 2020;</w:t>
      </w:r>
    </w:p>
    <w:p w14:paraId="2A48969F"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6. </w:t>
      </w:r>
      <w:r w:rsidRPr="004B008C">
        <w:rPr>
          <w:rFonts w:ascii="Calibri" w:hAnsi="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3DC70E28"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7. </w:t>
      </w:r>
      <w:r w:rsidRPr="004B008C">
        <w:rPr>
          <w:rFonts w:ascii="Calibri" w:hAnsi="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1876D77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8. </w:t>
      </w:r>
      <w:r w:rsidRPr="004B008C">
        <w:rPr>
          <w:rFonts w:ascii="Calibri" w:hAnsi="Calibri"/>
          <w:noProof/>
          <w:sz w:val="20"/>
        </w:rPr>
        <w:tab/>
        <w:t xml:space="preserve">Pettitt D, Raza S, Naughton B, et al. The Limitations of QALY: A Literature Review. J Stem Cell Res Ther 2016;6(4). </w:t>
      </w:r>
    </w:p>
    <w:p w14:paraId="2233EBC2" w14:textId="77777777" w:rsidR="004B008C" w:rsidRPr="004B008C" w:rsidRDefault="004B008C" w:rsidP="004B008C">
      <w:pPr>
        <w:widowControl w:val="0"/>
        <w:autoSpaceDE w:val="0"/>
        <w:autoSpaceDN w:val="0"/>
        <w:adjustRightInd w:val="0"/>
        <w:spacing w:before="40"/>
        <w:ind w:left="640" w:hanging="640"/>
        <w:rPr>
          <w:rFonts w:ascii="Calibri" w:hAnsi="Calibri"/>
          <w:noProof/>
          <w:sz w:val="20"/>
        </w:rPr>
      </w:pPr>
      <w:r w:rsidRPr="004B008C">
        <w:rPr>
          <w:rFonts w:ascii="Calibri" w:hAnsi="Calibri"/>
          <w:noProof/>
          <w:sz w:val="20"/>
        </w:rPr>
        <w:t xml:space="preserve">89. </w:t>
      </w:r>
      <w:r w:rsidRPr="004B008C">
        <w:rPr>
          <w:rFonts w:ascii="Calibri" w:hAnsi="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0047235F" w:rsidR="0065107A" w:rsidRPr="0092480E" w:rsidRDefault="0065107A" w:rsidP="004B008C">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0F35D3" w:rsidRDefault="000F35D3">
      <w:pPr>
        <w:pStyle w:val="CommentText"/>
      </w:pPr>
      <w:r>
        <w:rPr>
          <w:rStyle w:val="CommentReference"/>
        </w:rPr>
        <w:annotationRef/>
      </w:r>
      <w:r>
        <w:t>For NEJM</w:t>
      </w:r>
    </w:p>
    <w:p w14:paraId="75761B7D" w14:textId="188B0793" w:rsidR="000F35D3" w:rsidRDefault="000F35D3">
      <w:pPr>
        <w:pStyle w:val="CommentText"/>
      </w:pPr>
    </w:p>
  </w:comment>
  <w:comment w:id="2" w:author="Lisa Caulley" w:date="2020-06-21T13:25:00Z" w:initials="LC">
    <w:p w14:paraId="31393337" w14:textId="77777777" w:rsidR="00BB3C35" w:rsidRDefault="00BB3C35" w:rsidP="00BB3C35">
      <w:pPr>
        <w:pStyle w:val="CommentText"/>
      </w:pPr>
      <w:r>
        <w:rPr>
          <w:rStyle w:val="CommentReference"/>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3" w:author="Lisa Caulley" w:date="2020-06-21T14:55:00Z" w:initials="LC">
    <w:p w14:paraId="7A6E9620" w14:textId="77777777" w:rsidR="00BB3C35" w:rsidRDefault="00BB3C35" w:rsidP="00BB3C35">
      <w:pPr>
        <w:pStyle w:val="CommentText"/>
      </w:pPr>
      <w:r>
        <w:rPr>
          <w:rStyle w:val="CommentReference"/>
        </w:rPr>
        <w:annotationRef/>
      </w:r>
      <w:r>
        <w:t>Would add something about what you defined as urgent surgery here (since that is your primary outcome?)</w:t>
      </w:r>
    </w:p>
  </w:comment>
  <w:comment w:id="4" w:author="Gebruiker" w:date="2020-06-22T12:28:00Z" w:initials="G">
    <w:p w14:paraId="4C29A8A4" w14:textId="6A4D2ACD" w:rsidR="004D6508" w:rsidRDefault="004D6508">
      <w:pPr>
        <w:pStyle w:val="CommentText"/>
      </w:pPr>
      <w:r>
        <w:rPr>
          <w:rStyle w:val="CommentReference"/>
        </w:rPr>
        <w:annotationRef/>
      </w:r>
      <w:r>
        <w:t>TO DO</w:t>
      </w:r>
    </w:p>
  </w:comment>
  <w:comment w:id="5" w:author="Gebruiker" w:date="2020-06-22T12:32:00Z" w:initials="G">
    <w:p w14:paraId="7B53973E" w14:textId="7565A1CC" w:rsidR="00620DB0" w:rsidRDefault="00620DB0">
      <w:pPr>
        <w:pStyle w:val="CommentText"/>
      </w:pPr>
      <w:r>
        <w:rPr>
          <w:rStyle w:val="CommentReference"/>
        </w:rPr>
        <w:annotationRef/>
      </w:r>
      <w:r>
        <w:t>Is it clear?</w:t>
      </w:r>
    </w:p>
  </w:comment>
  <w:comment w:id="6" w:author="Gebruiker" w:date="2020-06-22T12:35:00Z" w:initials="G">
    <w:p w14:paraId="1BA80634" w14:textId="77777777" w:rsidR="00620DB0" w:rsidRDefault="00620DB0" w:rsidP="00620DB0">
      <w:pPr>
        <w:pStyle w:val="CommentText"/>
        <w:numPr>
          <w:ilvl w:val="0"/>
          <w:numId w:val="15"/>
        </w:numPr>
      </w:pPr>
      <w:r>
        <w:rPr>
          <w:rStyle w:val="CommentReference"/>
        </w:rPr>
        <w:annotationRef/>
      </w:r>
      <w:r>
        <w:t>Methods</w:t>
      </w:r>
    </w:p>
    <w:p w14:paraId="64124E63" w14:textId="2A4B0914" w:rsidR="00620DB0" w:rsidRDefault="00620DB0" w:rsidP="00620DB0">
      <w:pPr>
        <w:pStyle w:val="CommentText"/>
      </w:pPr>
    </w:p>
  </w:comment>
  <w:comment w:id="7" w:author="Lisa Caulley" w:date="2020-06-21T15:10:00Z" w:initials="LC">
    <w:p w14:paraId="7E602BCD" w14:textId="77777777" w:rsidR="00E56F28" w:rsidRDefault="00E56F28" w:rsidP="00E56F28">
      <w:pPr>
        <w:pStyle w:val="CommentText"/>
      </w:pPr>
      <w:r>
        <w:rPr>
          <w:rStyle w:val="CommentReference"/>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8" w:author="Lisa Caulley" w:date="2020-06-21T15:22:00Z" w:initials="LC">
    <w:p w14:paraId="7D1D0159" w14:textId="77777777" w:rsidR="00186C9D" w:rsidRDefault="00186C9D" w:rsidP="00186C9D">
      <w:pPr>
        <w:pStyle w:val="CommentText"/>
      </w:pPr>
      <w:r>
        <w:rPr>
          <w:rStyle w:val="CommentReference"/>
        </w:rPr>
        <w:annotationRef/>
      </w:r>
      <w:r>
        <w:t>Would explain this in your methods (unless I missed!)</w:t>
      </w:r>
    </w:p>
  </w:comment>
  <w:comment w:id="9" w:author="Lisa Caulley" w:date="2020-06-21T15:25:00Z" w:initials="LC">
    <w:p w14:paraId="370C88D9" w14:textId="77777777" w:rsidR="00186C9D" w:rsidRDefault="00186C9D" w:rsidP="00186C9D">
      <w:pPr>
        <w:pStyle w:val="CommentText"/>
      </w:pPr>
      <w:r>
        <w:rPr>
          <w:rStyle w:val="CommentReference"/>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0" w:author="Lisa Caulley" w:date="2020-06-21T15:20:00Z" w:initials="LC">
    <w:p w14:paraId="49AC7547" w14:textId="77777777" w:rsidR="00186C9D" w:rsidRDefault="00186C9D"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11" w:author="Lisa Caulley" w:date="2020-06-21T15:23:00Z" w:initials="LC">
    <w:p w14:paraId="773F31B6" w14:textId="77777777" w:rsidR="00186C9D" w:rsidRDefault="00186C9D" w:rsidP="00186C9D">
      <w:pPr>
        <w:pStyle w:val="CommentText"/>
      </w:pPr>
      <w:r>
        <w:rPr>
          <w:rStyle w:val="CommentReference"/>
        </w:rPr>
        <w:annotationRef/>
      </w:r>
      <w:r>
        <w:t>As per my note above</w:t>
      </w:r>
    </w:p>
  </w:comment>
  <w:comment w:id="12" w:author="Lisa Caulley" w:date="2020-06-21T15:31:00Z" w:initials="LC">
    <w:p w14:paraId="3B550AEA" w14:textId="77777777" w:rsidR="00186C9D" w:rsidRDefault="00186C9D" w:rsidP="00186C9D">
      <w:pPr>
        <w:pStyle w:val="CommentText"/>
      </w:pPr>
      <w:r>
        <w:rPr>
          <w:rStyle w:val="CommentReference"/>
        </w:rPr>
        <w:annotationRef/>
      </w:r>
      <w:r>
        <w:t>I would move this to limitations as the generalizability may be limited as the model is primarily applicable to a Dutch population.</w:t>
      </w:r>
    </w:p>
  </w:comment>
  <w:comment w:id="13" w:author="Lisa Caulley" w:date="2020-06-21T15:30:00Z" w:initials="LC">
    <w:p w14:paraId="70C2650D" w14:textId="77777777" w:rsidR="00186C9D" w:rsidRDefault="00186C9D" w:rsidP="00186C9D">
      <w:pPr>
        <w:pStyle w:val="CommentText"/>
      </w:pPr>
      <w:r>
        <w:rPr>
          <w:rStyle w:val="CommentReference"/>
        </w:rPr>
        <w:annotationRef/>
      </w:r>
      <w:r>
        <w:t>I’m torn whether this undermines your current model or is helpful for transparency</w:t>
      </w:r>
    </w:p>
  </w:comment>
  <w:comment w:id="14" w:author="Lisa Caulley" w:date="2020-06-21T15:27:00Z" w:initials="LC">
    <w:p w14:paraId="2B3FE947" w14:textId="77777777" w:rsidR="00186C9D" w:rsidRDefault="00186C9D" w:rsidP="00186C9D">
      <w:pPr>
        <w:pStyle w:val="CommentText"/>
      </w:pPr>
      <w:r>
        <w:rPr>
          <w:rStyle w:val="CommentReference"/>
        </w:rPr>
        <w:annotationRef/>
      </w:r>
      <w:r>
        <w:t>I would avoid discussing model validation since you didn’t perform any test of validity of the current model</w:t>
      </w:r>
    </w:p>
  </w:comment>
  <w:comment w:id="15" w:author="E.M. Krijkamp" w:date="2020-06-23T07:53:00Z" w:initials="EK">
    <w:p w14:paraId="5173505C" w14:textId="34FE52A5" w:rsidR="00820406" w:rsidRDefault="00820406">
      <w:pPr>
        <w:pStyle w:val="CommentText"/>
      </w:pPr>
      <w:r>
        <w:rPr>
          <w:rStyle w:val="CommentReference"/>
        </w:rPr>
        <w:annotationRef/>
      </w:r>
      <w:r>
        <w:t>We do not refer to these appendices in the text. Would it make sense to combine them in appendix C – and call it the “methods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31393337" w15:done="0"/>
  <w15:commentEx w15:paraId="7A6E9620" w15:done="0"/>
  <w15:commentEx w15:paraId="4C29A8A4"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Ex w15:paraId="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31393337" w16cid:durableId="229C3130"/>
  <w16cid:commentId w16cid:paraId="7A6E9620" w16cid:durableId="229C3131"/>
  <w16cid:commentId w16cid:paraId="4C29A8A4" w16cid:durableId="229C3132"/>
  <w16cid:commentId w16cid:paraId="7B53973E" w16cid:durableId="229C3133"/>
  <w16cid:commentId w16cid:paraId="64124E63" w16cid:durableId="229C3134"/>
  <w16cid:commentId w16cid:paraId="7E602BCD" w16cid:durableId="229C3135"/>
  <w16cid:commentId w16cid:paraId="7D1D0159" w16cid:durableId="229C3136"/>
  <w16cid:commentId w16cid:paraId="370C88D9" w16cid:durableId="229C3137"/>
  <w16cid:commentId w16cid:paraId="49AC7547" w16cid:durableId="229C3138"/>
  <w16cid:commentId w16cid:paraId="773F31B6" w16cid:durableId="229C3139"/>
  <w16cid:commentId w16cid:paraId="3B550AEA" w16cid:durableId="229C313A"/>
  <w16cid:commentId w16cid:paraId="70C2650D" w16cid:durableId="229C313B"/>
  <w16cid:commentId w16cid:paraId="2B3FE947" w16cid:durableId="229C313C"/>
  <w16cid:commentId w16cid:paraId="5173505C" w16cid:durableId="229C33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20892" w14:textId="77777777" w:rsidR="00245C19" w:rsidRDefault="00245C19" w:rsidP="00FE7393">
      <w:r>
        <w:separator/>
      </w:r>
    </w:p>
  </w:endnote>
  <w:endnote w:type="continuationSeparator" w:id="0">
    <w:p w14:paraId="49E9F567" w14:textId="77777777" w:rsidR="00245C19" w:rsidRDefault="00245C19"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0F35D3" w:rsidRDefault="000F35D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0F35D3" w:rsidRDefault="000F35D3"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0F35D3" w:rsidRDefault="000F35D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E17B5">
          <w:rPr>
            <w:rStyle w:val="PageNumber"/>
            <w:noProof/>
          </w:rPr>
          <w:t>18</w:t>
        </w:r>
        <w:r>
          <w:rPr>
            <w:rStyle w:val="PageNumber"/>
          </w:rPr>
          <w:fldChar w:fldCharType="end"/>
        </w:r>
      </w:p>
    </w:sdtContent>
  </w:sdt>
  <w:p w14:paraId="4CEB769F" w14:textId="77777777" w:rsidR="000F35D3" w:rsidRDefault="000F35D3"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55674" w14:textId="77777777" w:rsidR="00245C19" w:rsidRDefault="00245C19" w:rsidP="00FE7393">
      <w:r>
        <w:separator/>
      </w:r>
    </w:p>
  </w:footnote>
  <w:footnote w:type="continuationSeparator" w:id="0">
    <w:p w14:paraId="20125171" w14:textId="77777777" w:rsidR="00245C19" w:rsidRDefault="00245C19" w:rsidP="00FE7393">
      <w:r>
        <w:continuationSeparator/>
      </w:r>
    </w:p>
  </w:footnote>
  <w:footnote w:id="1">
    <w:p w14:paraId="7C071D2C" w14:textId="4EEED38E" w:rsidR="00A65560" w:rsidRDefault="00A65560">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sidR="003B62FE">
        <w:rPr>
          <w:rFonts w:ascii="Calibri" w:hAnsi="Calibri" w:cs="Calibri"/>
        </w:rPr>
        <w:t xml:space="preserve">is defined as a surgery that </w:t>
      </w:r>
      <w:r>
        <w:rPr>
          <w:rFonts w:ascii="Calibri" w:hAnsi="Calibri" w:cs="Calibri"/>
        </w:rPr>
        <w:t>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Lisa Caulley">
    <w15:presenceInfo w15:providerId="Windows Live" w15:userId="52fdc40fdf4d9d8b"/>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3AE"/>
    <w:rsid w:val="00153762"/>
    <w:rsid w:val="001545FF"/>
    <w:rsid w:val="0015520D"/>
    <w:rsid w:val="001559E3"/>
    <w:rsid w:val="00155FFA"/>
    <w:rsid w:val="001613FF"/>
    <w:rsid w:val="00163436"/>
    <w:rsid w:val="00163AE5"/>
    <w:rsid w:val="001656AC"/>
    <w:rsid w:val="00166F78"/>
    <w:rsid w:val="00167841"/>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C19"/>
    <w:rsid w:val="00245EC2"/>
    <w:rsid w:val="002533D5"/>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5E37"/>
    <w:rsid w:val="00397BA6"/>
    <w:rsid w:val="00397FFE"/>
    <w:rsid w:val="003A3C68"/>
    <w:rsid w:val="003A5099"/>
    <w:rsid w:val="003B0009"/>
    <w:rsid w:val="003B106D"/>
    <w:rsid w:val="003B2FCA"/>
    <w:rsid w:val="003B3409"/>
    <w:rsid w:val="003B62FE"/>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79"/>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7B32"/>
    <w:rsid w:val="0088684D"/>
    <w:rsid w:val="008902F1"/>
    <w:rsid w:val="00890CC8"/>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2E1F"/>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511C"/>
    <w:rsid w:val="00A65560"/>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BF224E"/>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B3614"/>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37D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6590DC-56C5-CA49-883E-E4292A951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46679</Words>
  <Characters>266071</Characters>
  <Application>Microsoft Office Word</Application>
  <DocSecurity>0</DocSecurity>
  <Lines>2217</Lines>
  <Paragraphs>6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29</cp:revision>
  <dcterms:created xsi:type="dcterms:W3CDTF">2020-06-22T10:48:00Z</dcterms:created>
  <dcterms:modified xsi:type="dcterms:W3CDTF">2020-06-2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